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0CC05FB1" w:rsidR="00586C8F" w:rsidRPr="0037061B" w:rsidRDefault="00CE42D7" w:rsidP="00586C8F">
      <w:r>
        <w:t xml:space="preserve">Predicting bacterial phenotype from external perturbations is a </w:t>
      </w:r>
      <w:r w:rsidR="0037061B">
        <w:t>problem investigated many times; on the other hand, the question of predicting external conditions by using phenotype is not investigated much. Here we use a</w:t>
      </w:r>
      <w:r w:rsidR="008B64B9">
        <w:t>n</w:t>
      </w:r>
      <w:r w:rsidR="0037061B">
        <w:t xml:space="preserve">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 xml:space="preserve">to 75% accuracy. There is a small synergistic effect related </w:t>
      </w:r>
      <w:r w:rsidR="00602890">
        <w:t>to</w:t>
      </w:r>
      <w:r w:rsidR="000C6022">
        <w:t xml:space="preserve"> combining transcriptome and proteome data</w:t>
      </w:r>
      <w:r w:rsidR="00663679">
        <w:t>. It is also possible to make predictions for continuous parameters like the time that the sample was taken and salt concentrations.</w:t>
      </w:r>
      <w:r w:rsidR="00844A56">
        <w:t xml:space="preserve"> The a</w:t>
      </w:r>
      <w:r w:rsidR="00602890">
        <w:t>nalysis indicates two</w:t>
      </w:r>
      <w:r w:rsidR="00844A56">
        <w:t xml:space="preserve"> clear </w:t>
      </w:r>
      <w:r w:rsidR="00602890">
        <w:t>outcomes;</w:t>
      </w:r>
      <w:r w:rsidR="00844A56">
        <w:t xml:space="preserve">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B39EE02" w:rsidR="002E09F1" w:rsidRPr="0050393D" w:rsidRDefault="001D0D08" w:rsidP="00DB2CD6">
      <w:r>
        <w:t>Figure out the changes in the organisms</w:t>
      </w:r>
      <w:r w:rsidR="00A222AC">
        <w:t>,</w:t>
      </w:r>
      <w:r>
        <w:t xml:space="preserve"> </w:t>
      </w:r>
      <w:r w:rsidR="004D0994">
        <w:t>while responding</w:t>
      </w:r>
      <w:r>
        <w:t xml:space="preserve"> to external conditions is a big challenge. This problem has two distinct </w:t>
      </w:r>
      <w:r w:rsidR="0050393D">
        <w:t>directions</w:t>
      </w:r>
      <w:r>
        <w:t xml:space="preserve"> the first and very well investigated question asks whether we can predict the changes in the organism with respect to external conditi</w:t>
      </w:r>
      <w:r w:rsidR="0050393D">
        <w:t>on</w:t>
      </w:r>
      <w:r w:rsidR="004D0994">
        <w:t>s. The second and not that much-</w:t>
      </w:r>
      <w:r w:rsidR="0050393D">
        <w:t>investigated condition asks the opposite question;</w:t>
      </w:r>
      <w:r>
        <w:t xml:space="preserve"> whether the growth conditions can be predicted by using </w:t>
      </w:r>
      <w:r w:rsidR="00FE3C07">
        <w:t>information from the</w:t>
      </w:r>
      <w:r w:rsidR="0050393D">
        <w:t xml:space="preserve"> cell content</w:t>
      </w:r>
      <w:r w:rsidR="00FE3C07">
        <w:t xml:space="preserve">. </w:t>
      </w:r>
    </w:p>
    <w:p w14:paraId="2C643536" w14:textId="77777777" w:rsidR="00DB2CD6" w:rsidRPr="00DB2CD6" w:rsidRDefault="00DB2CD6" w:rsidP="00DB2CD6">
      <w:pPr>
        <w:rPr>
          <w:color w:val="A6A6A6" w:themeColor="background1" w:themeShade="A6"/>
        </w:rPr>
      </w:pPr>
    </w:p>
    <w:p w14:paraId="6F1B99DA" w14:textId="622BA97C" w:rsidR="002E09F1" w:rsidRDefault="002E09F1" w:rsidP="00C31204">
      <w:r>
        <w:t>Another</w:t>
      </w:r>
      <w:r w:rsidR="00250B94">
        <w:t xml:space="preserve"> component of the</w:t>
      </w:r>
      <w:r>
        <w:t xml:space="preserve">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C0699B">
        <w:t>,</w:t>
      </w:r>
      <w:r w:rsidR="002E0429">
        <w:t xml:space="preserve"> </w:t>
      </w:r>
      <w:r w:rsidR="00916A56">
        <w:t>but there are multiple challenges based on biases of distinct methods used to collect information</w:t>
      </w:r>
      <w:r w:rsidR="00D13B45">
        <w:fldChar w:fldCharType="begin"/>
      </w:r>
      <w:r w:rsidR="004C645B">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4C645B" w:rsidRPr="004C645B">
        <w:rPr>
          <w:rFonts w:ascii="Calibri" w:eastAsia="Times New Roman" w:cs="Times New Roman"/>
          <w:vertAlign w:val="superscript"/>
        </w:rPr>
        <w:t>1</w:t>
      </w:r>
      <w:r w:rsidR="00D13B45">
        <w:fldChar w:fldCharType="end"/>
      </w:r>
      <w:r w:rsidR="00916A56">
        <w:t xml:space="preserve"> from different </w:t>
      </w:r>
      <w:r w:rsidR="00250B94">
        <w:t>-</w:t>
      </w:r>
      <w:r w:rsidR="003A7B7E">
        <w:t>o</w:t>
      </w:r>
      <w:r w:rsidR="00916A56">
        <w:t>mics layers and biases related with batches which are inevitable</w:t>
      </w:r>
      <w:r w:rsidR="005A1491">
        <w:t xml:space="preserve"> </w:t>
      </w:r>
      <w:r w:rsidR="005A1491">
        <w:lastRenderedPageBreak/>
        <w:fldChar w:fldCharType="begin"/>
      </w:r>
      <w:r w:rsidR="004C645B">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4C645B" w:rsidRPr="004C645B">
        <w:rPr>
          <w:rFonts w:ascii="Calibri" w:eastAsia="Times New Roman" w:cs="Times New Roman"/>
          <w:vertAlign w:val="superscript"/>
        </w:rPr>
        <w:t>2,3</w:t>
      </w:r>
      <w:r w:rsidR="005A1491">
        <w:fldChar w:fldCharType="end"/>
      </w:r>
      <w:r w:rsidR="00916A56">
        <w:t xml:space="preserve"> if one runs a study based on a big dataset that is </w:t>
      </w:r>
      <w:r w:rsidR="00250B94">
        <w:t>generated</w:t>
      </w:r>
      <w:r w:rsidR="00916A56">
        <w:t xml:space="preserve"> in </w:t>
      </w:r>
      <w:r w:rsidR="00250B94">
        <w:t>multiple</w:t>
      </w:r>
      <w:r w:rsidR="00916A56">
        <w:t xml:space="preserve"> labs</w:t>
      </w:r>
      <w:r w:rsidR="00250B94">
        <w:t xml:space="preserve"> within a long time span</w:t>
      </w:r>
      <w:r w:rsidR="00916A56">
        <w:t>.</w:t>
      </w:r>
    </w:p>
    <w:p w14:paraId="30CC5E1C" w14:textId="77777777" w:rsidR="00E25E3E" w:rsidRDefault="00E25E3E" w:rsidP="00C31204"/>
    <w:p w14:paraId="61FD3C1A" w14:textId="0E5589CD" w:rsidR="00C31204" w:rsidRPr="00C31204" w:rsidRDefault="000106AF" w:rsidP="00C31204">
      <w:r>
        <w:t xml:space="preserve">There are some </w:t>
      </w:r>
      <w:r w:rsidR="00C0699B">
        <w:t>studies that focus</w:t>
      </w:r>
      <w:r w:rsidR="005E5789">
        <w:t xml:space="preserve"> on </w:t>
      </w:r>
      <w:r w:rsidR="00B01B18">
        <w:t>predicting external conditions by using the cells internal variables</w:t>
      </w:r>
      <w:r>
        <w:fldChar w:fldCharType="begin"/>
      </w:r>
      <w:r w:rsidR="00E80F9B">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Pr>
          <w:rFonts w:ascii="MS Mincho" w:eastAsia="MS Mincho" w:hAnsi="MS Mincho" w:cs="MS Mincho"/>
        </w:rPr>
        <w:instrText>∼</w:instrText>
      </w:r>
      <w:r w:rsidR="00E80F9B">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fldChar w:fldCharType="separate"/>
      </w:r>
      <w:r w:rsidR="00E80F9B" w:rsidRPr="00E80F9B">
        <w:rPr>
          <w:rFonts w:ascii="Calibri" w:eastAsia="Times New Roman" w:cs="Times New Roman"/>
          <w:vertAlign w:val="superscript"/>
        </w:rPr>
        <w:t>4,5</w:t>
      </w:r>
      <w:r>
        <w:fldChar w:fldCharType="end"/>
      </w:r>
      <w:r w:rsidR="00C0699B">
        <w:t>,</w:t>
      </w:r>
      <w:r w:rsidR="004D2922">
        <w:t xml:space="preserve"> but the main focus of those studies is to generate a theoretical framework for the problem</w:t>
      </w:r>
      <w:r w:rsidR="00E06152">
        <w:t>. Here we use a large</w:t>
      </w:r>
      <w:r w:rsidR="004D2922">
        <w:t xml:space="preserve"> dataset</w:t>
      </w:r>
      <w:r w:rsidR="004D2922">
        <w:fldChar w:fldCharType="begin"/>
      </w:r>
      <w:r w:rsidR="004D2922">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fldChar w:fldCharType="separate"/>
      </w:r>
      <w:r w:rsidR="004D2922" w:rsidRPr="004D2922">
        <w:rPr>
          <w:rFonts w:ascii="Calibri" w:eastAsia="Times New Roman" w:cs="Times New Roman"/>
          <w:vertAlign w:val="superscript"/>
        </w:rPr>
        <w:t>6</w:t>
      </w:r>
      <w:r w:rsidR="004D2922">
        <w:fldChar w:fldCharType="end"/>
      </w:r>
      <w:r w:rsidR="00C30676">
        <w:t xml:space="preserve"> </w:t>
      </w:r>
      <w:r w:rsidR="004D2922">
        <w:t>composed of transcriptomic and proteomic data to predict the growth conditions. Our</w:t>
      </w:r>
      <w:r w:rsidR="001762FB">
        <w:t xml:space="preserve"> </w:t>
      </w:r>
      <w:r w:rsidR="009803EA">
        <w:t>unique dataset that includes paired mRNA and protein me</w:t>
      </w:r>
      <w:r w:rsidR="00C45A7E">
        <w:t xml:space="preserve">asurements of </w:t>
      </w:r>
      <w:r w:rsidR="00C45A7E" w:rsidRPr="00C45A7E">
        <w:rPr>
          <w:i/>
        </w:rPr>
        <w:t>E.coli</w:t>
      </w:r>
      <w:r w:rsidR="00C45A7E">
        <w:t xml:space="preserve"> under</w:t>
      </w:r>
      <w:r w:rsidR="000218CE">
        <w:t xml:space="preserve"> multiple</w:t>
      </w:r>
      <w:r w:rsidR="00C45A7E">
        <w:t xml:space="preserve"> different growth conditions </w:t>
      </w:r>
      <w:r w:rsidR="004D2922">
        <w:t>used to train machine lear</w:t>
      </w:r>
      <w:r w:rsidR="00C0699B">
        <w:t>ning algorithms with the aim of</w:t>
      </w:r>
      <w:r w:rsidR="001762FB">
        <w:t xml:space="preserve"> predict</w:t>
      </w:r>
      <w:r w:rsidR="004D2922">
        <w:t>ing</w:t>
      </w:r>
      <w:r w:rsidR="001762FB">
        <w:t xml:space="preserve"> the growth condit</w:t>
      </w:r>
      <w:r w:rsidR="007B602D">
        <w:t>ions of the bacteria.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w:t>
      </w:r>
      <w:r w:rsidR="00425C6E">
        <w:t xml:space="preserve"> the</w:t>
      </w:r>
      <w:r w:rsidR="004C4A78">
        <w:t xml:space="preserve"> environment have the biggest impact on the o</w:t>
      </w:r>
      <w:r w:rsidR="00E86C42">
        <w:t xml:space="preserve">rganism under investigation </w:t>
      </w:r>
      <w:r w:rsidR="003229CF">
        <w:t>in transcriptomics and pro</w:t>
      </w:r>
      <w:r w:rsidR="009D1D31">
        <w:t>teomics levels. We observe</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62071E">
        <w:t>e also investigate</w:t>
      </w:r>
      <w:r w:rsidR="00D61B14">
        <w:t xml:space="preserve"> the parameters that increase and decrease the predictability of those conditions and figure out bacterial phase has a huge effect on predictability</w:t>
      </w:r>
      <w:r w:rsidR="008968E3">
        <w:t>.</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15AC3BF9" w14:textId="77777777" w:rsidR="0032708B" w:rsidRDefault="0032708B" w:rsidP="00C15BCA">
      <w:pPr>
        <w:pStyle w:val="Heading3"/>
      </w:pP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0F26C953" w:rsidR="004A0BB3" w:rsidRDefault="004A0BB3" w:rsidP="004A0BB3">
      <w:r>
        <w:t>We use</w:t>
      </w:r>
      <w:r w:rsidR="00931EB2">
        <w:t xml:space="preserve">d data </w:t>
      </w:r>
      <w:r w:rsidR="00421EE0">
        <w:t>based on previous studies</w:t>
      </w:r>
      <w:r w:rsidR="00931EB2">
        <w:t xml:space="preserve"> </w:t>
      </w:r>
      <w:r w:rsidR="00421EE0">
        <w:fldChar w:fldCharType="begin"/>
      </w:r>
      <w:r w:rsidR="00E80F9B">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E80F9B" w:rsidRPr="00E80F9B">
        <w:rPr>
          <w:rFonts w:ascii="Calibri" w:eastAsia="Times New Roman" w:cs="Times New Roman"/>
          <w:vertAlign w:val="superscript"/>
        </w:rPr>
        <w:t>6,7</w:t>
      </w:r>
      <w:r w:rsidR="00421EE0">
        <w:fldChar w:fldCharType="end"/>
      </w:r>
      <w:r w:rsidR="00421EE0">
        <w:t xml:space="preserve"> </w:t>
      </w:r>
      <w:r w:rsidR="00A715C0">
        <w:t>based on mRNA and protein abundances to</w:t>
      </w:r>
      <w:r w:rsidR="00243AD4">
        <w:t xml:space="preserve"> generate predictive models which</w:t>
      </w:r>
      <w:r w:rsidR="00A715C0">
        <w:t xml:space="preserve"> try to figure out growth conditions that the sample is collected. Althou</w:t>
      </w:r>
      <w:r w:rsidR="00165FD7">
        <w:t>gh the methods and procedures are</w:t>
      </w:r>
      <w:r w:rsidR="00A715C0">
        <w:t xml:space="preserve"> general and can be applied to different growth conditions </w:t>
      </w:r>
      <w:r w:rsidR="00476167">
        <w:t xml:space="preserve">here we focus on </w:t>
      </w:r>
      <w:r w:rsidR="00165FD7">
        <w:t xml:space="preserve">the </w:t>
      </w:r>
      <w:r w:rsidR="00476167">
        <w:t xml:space="preserve">prediction of four different parameters that </w:t>
      </w:r>
      <w:r w:rsidR="00165FD7">
        <w:t xml:space="preserve">systematically vary </w:t>
      </w:r>
      <w:r w:rsidR="00476167">
        <w:t>in the data; growth phase, c</w:t>
      </w:r>
      <w:r w:rsidR="00592D30">
        <w:t>arbon source, Mg</w:t>
      </w:r>
      <w:r w:rsidR="00311029">
        <w:t>, and Na concentrations. Data</w:t>
      </w:r>
      <w:r w:rsidR="00592D30">
        <w:t xml:space="preserve">set composes from 155 </w:t>
      </w:r>
      <w:r w:rsidR="000329B3">
        <w:t>samples;</w:t>
      </w:r>
      <w:r w:rsidR="00592D30">
        <w:t xml:space="preserve"> mRNA abundances were measured for 152 of them and protein abundances were measured for 105 of them. For 102 of the samples</w:t>
      </w:r>
      <w:r w:rsidR="000329B3">
        <w:t>,</w:t>
      </w:r>
      <w:r w:rsidR="00592D30">
        <w:t xml:space="preserve"> we have both mRNA and protein </w:t>
      </w:r>
      <w:r w:rsidR="000329B3">
        <w:t>abundances</w:t>
      </w:r>
      <w:r w:rsidR="00592D30" w:rsidRPr="00493D2F">
        <w:t xml:space="preserve">. </w:t>
      </w:r>
      <w:r w:rsidR="00E404AB" w:rsidRPr="00493D2F">
        <w:rPr>
          <w:color w:val="000000" w:themeColor="text1"/>
        </w:rPr>
        <w:t>[figure 1]</w:t>
      </w:r>
    </w:p>
    <w:p w14:paraId="67EFDCAC" w14:textId="77777777" w:rsidR="00202CB5" w:rsidRDefault="00202CB5" w:rsidP="004A0BB3"/>
    <w:p w14:paraId="7F67D910" w14:textId="3F8516A2" w:rsidR="00897E30" w:rsidRDefault="00202CB5" w:rsidP="004A0BB3">
      <w:r>
        <w:t xml:space="preserve">For the analyze of data we </w:t>
      </w:r>
      <w:r w:rsidR="0084301E">
        <w:t xml:space="preserve">generated a pipeline using </w:t>
      </w:r>
      <w:r w:rsidR="00D629A3">
        <w:t xml:space="preserve">four different machine learning models including SVM with </w:t>
      </w:r>
      <w:r w:rsidR="00D10056">
        <w:t xml:space="preserve">the </w:t>
      </w:r>
      <w:r w:rsidR="00D629A3">
        <w:t xml:space="preserve">radial kernel, SVM with </w:t>
      </w:r>
      <w:r w:rsidR="00D10056">
        <w:t xml:space="preserve">the </w:t>
      </w:r>
      <w:r w:rsidR="00D629A3">
        <w:t xml:space="preserve">sigmoidal kernel, SVM with </w:t>
      </w:r>
      <w:r w:rsidR="00D10056">
        <w:t xml:space="preserve">the </w:t>
      </w:r>
      <w:r w:rsidR="00D629A3">
        <w:t>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E80F9B">
        <w:rPr>
          <w:i/>
        </w:rPr>
        <w:instrText xml:space="preserve"> ADDIN ZOTERO_ITEM CSL_CITATION {"citationID":"1sqh3dasfr","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8</w:t>
      </w:r>
      <w:r w:rsidR="00BD1F64">
        <w:rPr>
          <w:i/>
        </w:rPr>
        <w:fldChar w:fldCharType="end"/>
      </w:r>
      <w:r w:rsidR="00642EE2">
        <w:rPr>
          <w:i/>
        </w:rPr>
        <w:t xml:space="preserve"> and random forest</w:t>
      </w:r>
      <w:r w:rsidR="00BD1F64">
        <w:rPr>
          <w:i/>
        </w:rPr>
        <w:fldChar w:fldCharType="begin"/>
      </w:r>
      <w:r w:rsidR="00E80F9B">
        <w:rPr>
          <w:i/>
        </w:rPr>
        <w:instrText xml:space="preserve"> ADDIN ZOTERO_ITEM CSL_CITATION {"citationID":"1vspi1k64r","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9</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3C0B0395" w:rsidR="00897E30" w:rsidRDefault="00D25AA6" w:rsidP="004A0BB3">
      <w:r w:rsidRPr="00D25AA6">
        <w:t>We also generate a tuning loop to fine tune the parameters that the machine learning algorithms use. We optimize the parameter "</w:t>
      </w:r>
      <w:r w:rsidRPr="00D12B16">
        <w:rPr>
          <w:rFonts w:ascii="Courier New" w:hAnsi="Courier New" w:cs="Courier New"/>
        </w:rPr>
        <w:t>cost</w:t>
      </w:r>
      <w:r w:rsidRPr="00D25AA6">
        <w:t>" for three models; SVM with linear, radial, and sigmoidal kernel. We optimize the parameter "</w:t>
      </w:r>
      <w:r w:rsidRPr="00B96B6B">
        <w:rPr>
          <w:rFonts w:ascii="Courier New" w:hAnsi="Courier New" w:cs="Courier New"/>
        </w:rPr>
        <w:t>gamma</w:t>
      </w:r>
      <w:r w:rsidRPr="00D25AA6">
        <w:t>" for SVM with radial and sigmoidal kernels. For random forest algorithm, we optimize three parameters; "</w:t>
      </w:r>
      <w:r w:rsidRPr="00754019">
        <w:rPr>
          <w:rFonts w:ascii="Courier New" w:hAnsi="Courier New" w:cs="Courier New"/>
        </w:rPr>
        <w:t>mtry</w:t>
      </w:r>
      <w:r w:rsidRPr="00D25AA6">
        <w:t>", "</w:t>
      </w:r>
      <w:r w:rsidRPr="00816D1E">
        <w:rPr>
          <w:rFonts w:ascii="Courier New" w:hAnsi="Courier New" w:cs="Courier New"/>
        </w:rPr>
        <w:t>ntrees</w:t>
      </w:r>
      <w:r w:rsidRPr="00D25AA6">
        <w:t xml:space="preserve">", and </w:t>
      </w:r>
      <w:r w:rsidRPr="00D25AA6">
        <w:lastRenderedPageBreak/>
        <w:t>"</w:t>
      </w:r>
      <w:r w:rsidRPr="00414A29">
        <w:rPr>
          <w:rFonts w:ascii="Courier New" w:hAnsi="Courier New" w:cs="Courier New"/>
        </w:rPr>
        <w:t>nodesize</w:t>
      </w:r>
      <w:r w:rsidRPr="00D25AA6">
        <w:t>".</w:t>
      </w:r>
      <w:r w:rsidR="00084D2B">
        <w:t xml:space="preserve"> </w:t>
      </w:r>
      <w:r w:rsidR="00F34FD8">
        <w:t>We use the m</w:t>
      </w:r>
      <w:r w:rsidR="006028F1">
        <w:t>ulti-</w:t>
      </w:r>
      <w:r w:rsidR="00F12A7F">
        <w:t>conditional f1 score</w:t>
      </w:r>
      <w:r w:rsidR="00F12A7F">
        <w:fldChar w:fldCharType="begin"/>
      </w:r>
      <w:r w:rsidR="00E80F9B">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E80F9B" w:rsidRPr="00E80F9B">
        <w:rPr>
          <w:rFonts w:ascii="Calibri" w:eastAsia="Times New Roman" w:cs="Times New Roman"/>
          <w:vertAlign w:val="superscript"/>
        </w:rPr>
        <w:t>10</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735645FD" w:rsidR="00202CB5" w:rsidRDefault="00015BEF" w:rsidP="004A0BB3">
      <w:r>
        <w:t xml:space="preserve">Before SVM we apply </w:t>
      </w:r>
      <w:r w:rsidR="007069AD">
        <w:t>DeSeq2</w:t>
      </w:r>
      <w:r w:rsidR="007069AD">
        <w:fldChar w:fldCharType="begin"/>
      </w:r>
      <w:r w:rsidR="00E80F9B">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E80F9B" w:rsidRPr="00E80F9B">
        <w:rPr>
          <w:rFonts w:ascii="Calibri" w:eastAsia="Times New Roman" w:cs="Times New Roman"/>
          <w:vertAlign w:val="superscript"/>
        </w:rPr>
        <w:t>11</w:t>
      </w:r>
      <w:r w:rsidR="007069AD">
        <w:fldChar w:fldCharType="end"/>
      </w:r>
      <w:r w:rsidR="00897E30">
        <w:t xml:space="preserve"> for size factor normalization, </w:t>
      </w:r>
      <w:r>
        <w:t>fSVA</w:t>
      </w:r>
      <w:r w:rsidR="00F12A7F">
        <w:fldChar w:fldCharType="begin"/>
      </w:r>
      <w:r w:rsidR="00E80F9B">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E80F9B" w:rsidRPr="00E80F9B">
        <w:rPr>
          <w:rFonts w:ascii="Calibri" w:eastAsia="Times New Roman" w:cs="Times New Roman"/>
          <w:vertAlign w:val="superscript"/>
        </w:rPr>
        <w:t>12</w:t>
      </w:r>
      <w:r w:rsidR="00F12A7F">
        <w:fldChar w:fldCharType="end"/>
      </w:r>
      <w:r>
        <w:t xml:space="preserve"> to normalize batch effects and PCA</w:t>
      </w:r>
      <w:r w:rsidR="007069AD">
        <w:fldChar w:fldCharType="begin"/>
      </w:r>
      <w:r w:rsidR="00E80F9B">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E80F9B" w:rsidRPr="00E80F9B">
        <w:rPr>
          <w:rFonts w:ascii="Calibri" w:eastAsia="Times New Roman" w:cs="Times New Roman"/>
          <w:vertAlign w:val="superscript"/>
        </w:rPr>
        <w:t>13</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E80F9B">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E80F9B" w:rsidRPr="00E80F9B">
        <w:rPr>
          <w:rFonts w:ascii="Calibri" w:eastAsia="Times New Roman" w:cs="Times New Roman"/>
          <w:vertAlign w:val="superscript"/>
        </w:rPr>
        <w:t>6</w:t>
      </w:r>
      <w:r w:rsidR="006F7D10">
        <w:fldChar w:fldCharType="end"/>
      </w:r>
      <w:r w:rsidR="003A513B">
        <w:t>, w</w:t>
      </w:r>
      <w:r w:rsidR="00A01B7D">
        <w:t xml:space="preserve">e believe we get rid of the batch effects as much as possible before training our data with the help of </w:t>
      </w:r>
      <w:r w:rsidR="00E32900">
        <w:t xml:space="preserve">the </w:t>
      </w:r>
      <w:r w:rsidR="00A01B7D">
        <w:t xml:space="preserve">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rsidRPr="00CA5C29">
        <w:t>[figure 2]</w:t>
      </w:r>
      <w:r w:rsidR="003A513B" w:rsidRPr="00CA5C29">
        <w:t>.</w:t>
      </w:r>
    </w:p>
    <w:p w14:paraId="302600EA" w14:textId="77777777" w:rsidR="003A513B" w:rsidRDefault="003A513B" w:rsidP="004A0BB3"/>
    <w:p w14:paraId="6FBDAB54" w14:textId="3F3CE9BE" w:rsidR="003A513B" w:rsidRDefault="003A513B" w:rsidP="004A0BB3">
      <w:r>
        <w:t xml:space="preserve">So overall our pipeline is designed for tuning four different models, SVM with </w:t>
      </w:r>
      <w:r w:rsidR="00C304E3">
        <w:t xml:space="preserve">the </w:t>
      </w:r>
      <w:r>
        <w:t>linear kernel, SVM with</w:t>
      </w:r>
      <w:r w:rsidR="00C304E3">
        <w:t xml:space="preserve"> the</w:t>
      </w:r>
      <w:r>
        <w:t xml:space="preserve"> radial kernel, SVM with </w:t>
      </w:r>
      <w:r w:rsidR="00C304E3">
        <w:t xml:space="preserve">the </w:t>
      </w:r>
      <w:r>
        <w:t>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070CEB51" w14:textId="77777777" w:rsidR="0032708B" w:rsidRDefault="0032708B" w:rsidP="00092881">
      <w:pPr>
        <w:pStyle w:val="Heading3"/>
      </w:pPr>
    </w:p>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32E81505" w:rsidR="00092881" w:rsidRDefault="00DF3B72" w:rsidP="00092881">
      <w:r w:rsidRPr="00DF3B72">
        <w:t>Predicting all 16 distinct combinations of four different components; carbon source, Mg levels, Na levels and growth phase on the test dataset is a challenging task.</w:t>
      </w:r>
      <w:r>
        <w:t xml:space="preserve"> </w:t>
      </w:r>
      <w:r w:rsidR="00092881">
        <w:t xml:space="preserve">We apply our pipeline and the results indicate we can make reasonable predictions by using all our algorithms </w:t>
      </w:r>
      <w:r w:rsidR="00172C09">
        <w:t xml:space="preserve">and </w:t>
      </w:r>
      <w:r w:rsidR="00092881">
        <w:t xml:space="preserve">there are clear winners in the tuning stage. </w:t>
      </w:r>
      <w:r w:rsidR="00F82DEC">
        <w:t xml:space="preserve">SVM with </w:t>
      </w:r>
      <w:r w:rsidR="00BD0917">
        <w:t xml:space="preserve">the </w:t>
      </w:r>
      <w:r w:rsidR="00F82DEC">
        <w:t xml:space="preserve">radial kernel is the winner in mRNA data, and SVM with </w:t>
      </w:r>
      <w:r w:rsidR="00BD0917">
        <w:t xml:space="preserve">the </w:t>
      </w:r>
      <w:r w:rsidR="00F82DEC">
        <w:t xml:space="preserve">sigmoidal kernel is the winner in protein </w:t>
      </w:r>
      <w:r w:rsidR="00F82DEC" w:rsidRPr="00F9582A">
        <w:t>data</w:t>
      </w:r>
      <w:r w:rsidR="00BD0917">
        <w:t xml:space="preserve"> for the tuning step of the pipeline</w:t>
      </w:r>
      <w:r w:rsidR="002176BC" w:rsidRPr="00F9582A">
        <w:t xml:space="preserve"> [Table 1]</w:t>
      </w:r>
      <w:r w:rsidR="00F82DEC" w:rsidRPr="00F9582A">
        <w:t>.</w:t>
      </w:r>
      <w:r w:rsidR="00F82DEC">
        <w:t xml:space="preserve"> </w:t>
      </w:r>
      <w:r w:rsidR="00B00B30">
        <w:t xml:space="preserve">The best parameter sets after tuning for mRNA and protein samples are </w:t>
      </w:r>
      <w:r w:rsidR="00865B0E" w:rsidRPr="0076526D">
        <w:rPr>
          <w:highlight w:val="yellow"/>
        </w:rPr>
        <w:t>xx,</w:t>
      </w:r>
      <w:r w:rsidR="00A65D71" w:rsidRPr="0076526D">
        <w:rPr>
          <w:highlight w:val="yellow"/>
        </w:rPr>
        <w:t xml:space="preserve"> yy</w:t>
      </w:r>
      <w:r w:rsidR="00A65D71">
        <w:t xml:space="preserve"> as cost and</w:t>
      </w:r>
      <w:r w:rsidR="00865B0E">
        <w:t xml:space="preserve"> </w:t>
      </w:r>
      <w:r w:rsidR="00865B0E" w:rsidRPr="0076526D">
        <w:rPr>
          <w:highlight w:val="yellow"/>
        </w:rPr>
        <w:t>xx, yy</w:t>
      </w:r>
      <w:r w:rsidR="00865B0E">
        <w:t xml:space="preserve"> as gamma, for radial and sigmoid kernels respectively </w:t>
      </w:r>
      <w:r w:rsidR="0035656A" w:rsidRPr="00F9582A">
        <w:t>[</w:t>
      </w:r>
      <w:r w:rsidR="00865B0E" w:rsidRPr="00F9582A">
        <w:t>Supplementary fig</w:t>
      </w:r>
      <w:r w:rsidR="0035656A" w:rsidRPr="00F9582A">
        <w:t>ure 1-2]</w:t>
      </w:r>
      <w:r w:rsidR="00865B0E" w:rsidRPr="00F9582A">
        <w:t>.</w:t>
      </w:r>
      <w:r w:rsidR="00EA5B16">
        <w:t xml:space="preserve"> </w:t>
      </w:r>
      <w:r w:rsidR="00B97071" w:rsidRPr="00B97071">
        <w:t>The results for test set are far from random, they indicate one can predict the 4 distinct components of the sample conditions correctly xx% of the time for mRNA and xx% of the time for protein data if the number of test set examples are equally distributed and independent from the actual sample set of training set.</w:t>
      </w:r>
      <w:r w:rsidR="00B00B30">
        <w:t xml:space="preserve"> C</w:t>
      </w:r>
      <w:r w:rsidR="00F937DE">
        <w:t xml:space="preserve">orresponding </w:t>
      </w:r>
      <w:r w:rsidR="00452240">
        <w:rPr>
          <w:i/>
        </w:rPr>
        <w:t>multi-</w:t>
      </w:r>
      <w:r w:rsidR="00692292" w:rsidRPr="00692292">
        <w:rPr>
          <w:i/>
        </w:rPr>
        <w:t>condition</w:t>
      </w:r>
      <w:r w:rsidR="00452240">
        <w:rPr>
          <w:i/>
        </w:rPr>
        <w:t>al</w:t>
      </w:r>
      <w:r w:rsidR="00692292" w:rsidRPr="00692292">
        <w:rPr>
          <w:i/>
        </w:rPr>
        <w:t xml:space="preserve"> F1 score</w:t>
      </w:r>
      <w:r w:rsidR="00F937DE">
        <w:rPr>
          <w:i/>
        </w:rPr>
        <w:t>s</w:t>
      </w:r>
      <w:r w:rsidR="00692292">
        <w:t xml:space="preserve"> of </w:t>
      </w:r>
      <w:r w:rsidR="00B00B30">
        <w:t xml:space="preserve">mRNA and protein data are </w:t>
      </w:r>
      <w:r w:rsidR="00973014">
        <w:t>xx</w:t>
      </w:r>
      <w:r w:rsidR="00791D59">
        <w:t xml:space="preserve"> </w:t>
      </w:r>
      <w:r w:rsidR="00692292">
        <w:t xml:space="preserve">and </w:t>
      </w:r>
      <w:r w:rsidR="00973014">
        <w:t xml:space="preserve">xx </w:t>
      </w:r>
      <w:r w:rsidR="00692292">
        <w:t>respectively</w:t>
      </w:r>
      <w:r w:rsidR="0076526D">
        <w:t xml:space="preserve">. </w:t>
      </w:r>
      <w:r w:rsidR="0076526D" w:rsidRPr="00F9582A">
        <w:t>[figure</w:t>
      </w:r>
      <w:r w:rsidR="003B2667" w:rsidRPr="00F9582A">
        <w:t xml:space="preserve"> </w:t>
      </w:r>
      <w:r w:rsidR="0076526D" w:rsidRPr="00F9582A">
        <w:t>3]</w:t>
      </w:r>
      <w:r w:rsidR="00E27C17" w:rsidRPr="00F9582A">
        <w:t>.</w:t>
      </w:r>
      <w:r w:rsidR="00E27C17">
        <w:t xml:space="preserve"> </w:t>
      </w:r>
      <w:r w:rsidR="00187039" w:rsidRPr="00187039">
        <w:t>If we look at the distribution of results in a confusion matrix normalized with respect to the number of training data in each category we observe that categories with more training samples have a slight tendency to b</w:t>
      </w:r>
      <w:r w:rsidR="00187039">
        <w:t>ehave as an attractor [figure 4</w:t>
      </w:r>
      <w:r w:rsidR="00B053FD" w:rsidRPr="00F9582A">
        <w:t>]</w:t>
      </w:r>
      <w:r w:rsidR="00F253B2" w:rsidRPr="00F9582A">
        <w:t>.</w:t>
      </w:r>
      <w:r w:rsidR="00F87190" w:rsidRPr="00F9582A">
        <w:t xml:space="preserve"> Although</w:t>
      </w:r>
      <w:r w:rsidR="00F87190">
        <w:t xml:space="preserve"> we use</w:t>
      </w:r>
      <w:r w:rsidR="00EB1299">
        <w:t xml:space="preserve"> the</w:t>
      </w:r>
      <w:r w:rsidR="00F937DE">
        <w:t xml:space="preserve"> macro f1 score and</w:t>
      </w:r>
      <w:r w:rsidR="007C6591">
        <w:t xml:space="preserve"> </w:t>
      </w:r>
      <w:r w:rsidR="00EB1299">
        <w:t xml:space="preserve">sample number adjusted </w:t>
      </w:r>
      <w:r w:rsidR="007C6591">
        <w:t>class wei</w:t>
      </w:r>
      <w:r w:rsidR="00F9582A">
        <w:t>ghts in all calculations we can</w:t>
      </w:r>
      <w:r w:rsidR="007C6591">
        <w:t>not eliminate the bias for the conditions that have more</w:t>
      </w:r>
      <w:r w:rsidR="00C84D7F">
        <w:t xml:space="preserve"> training data </w:t>
      </w:r>
      <w:r w:rsidR="00A01402">
        <w:t xml:space="preserve">completely, </w:t>
      </w:r>
      <w:r w:rsidR="00C84D7F">
        <w:t xml:space="preserve">for </w:t>
      </w:r>
      <w:r w:rsidR="00A01402">
        <w:t xml:space="preserve">both </w:t>
      </w:r>
      <w:r w:rsidR="00C84D7F">
        <w:t>mRNA’</w:t>
      </w:r>
      <w:r w:rsidR="00620DC7">
        <w:t>s and for proteins</w:t>
      </w:r>
      <w:r w:rsidR="00C84D7F">
        <w:t xml:space="preserve"> </w:t>
      </w:r>
      <w:r w:rsidR="007C6591" w:rsidRPr="00F9582A">
        <w:t>[Supplementary figure 3].</w:t>
      </w:r>
    </w:p>
    <w:p w14:paraId="1A9FFF2C" w14:textId="77777777" w:rsidR="0032708B" w:rsidRDefault="0032708B" w:rsidP="00692292">
      <w:pPr>
        <w:pStyle w:val="Heading3"/>
      </w:pPr>
    </w:p>
    <w:p w14:paraId="7E13A27C" w14:textId="00AB168E" w:rsidR="00692292" w:rsidRDefault="00692292" w:rsidP="00692292">
      <w:pPr>
        <w:pStyle w:val="Heading3"/>
      </w:pPr>
      <w:r>
        <w:t xml:space="preserve">Combining mRNA and protein data causes a significant increase in </w:t>
      </w:r>
      <w:r w:rsidR="00791D59">
        <w:t>predictability</w:t>
      </w:r>
    </w:p>
    <w:p w14:paraId="60E0CF3C" w14:textId="77777777" w:rsidR="00A81EBD" w:rsidRPr="00A81EBD" w:rsidRDefault="00A81EBD" w:rsidP="00A81EBD"/>
    <w:p w14:paraId="179AE833" w14:textId="1C90A2D2" w:rsidR="000940E3" w:rsidRDefault="00077A7E" w:rsidP="00791D59">
      <w:r>
        <w:t xml:space="preserve">We can use the pipeline to gather some information about internal workings of </w:t>
      </w:r>
      <w:r w:rsidR="00D8274E">
        <w:t xml:space="preserve">the </w:t>
      </w:r>
      <w:r>
        <w:t xml:space="preserve">biological system. </w:t>
      </w:r>
      <w:r w:rsidR="00791D59">
        <w:t>Figuring out the amount of distinct information between mRNA and protein data is an important task and can show how much of the information in mRNA level is lost in protein level and how much of ne</w:t>
      </w:r>
      <w:r w:rsidR="00D8274E">
        <w:t>w information generated by post-</w:t>
      </w:r>
      <w:r w:rsidR="00791D59">
        <w:t xml:space="preserve">transcriptional regulations. </w:t>
      </w:r>
      <w:r w:rsidR="001048CC" w:rsidRPr="001048CC">
        <w:t xml:space="preserve">To see this, </w:t>
      </w:r>
      <w:r w:rsidR="001048CC" w:rsidRPr="001048CC">
        <w:lastRenderedPageBreak/>
        <w:t>we run our pipeline on subsets of samples that hav</w:t>
      </w:r>
      <w:r w:rsidR="001048CC">
        <w:t>e paired mRNA and protein reads</w:t>
      </w:r>
      <w:r w:rsidR="00B268F4">
        <w:t xml:space="preserve">. </w:t>
      </w:r>
      <w:r w:rsidR="00CA5910" w:rsidRPr="00CA5910">
        <w:t>The results indicate all four machine learning algorithms applied to the datasets gather significantly (p&lt;0.05) more information from protein data compared to the mRNA data about the external conditions that the samples are collected. In addition to that, algorithms gather significantly (p&lt;0.05) more information about external conditions from combined mRNA and protein datasets tha</w:t>
      </w:r>
      <w:r w:rsidR="009045F0">
        <w:t xml:space="preserve">n the individual datasets alone </w:t>
      </w:r>
      <w:r w:rsidR="00CA5910" w:rsidRPr="00CA5910">
        <w:t xml:space="preserve">[Table 2, Figure 5]. </w:t>
      </w:r>
      <w:r>
        <w:t xml:space="preserve"> By using this information, we can say that after normalization for </w:t>
      </w:r>
      <w:r w:rsidR="005910E6">
        <w:t xml:space="preserve">the </w:t>
      </w:r>
      <w:r>
        <w:t>number of samples protein data contains more information about external conditions the bacteria lived in than mRNA data, in</w:t>
      </w:r>
      <w:r w:rsidR="009844B6">
        <w:t xml:space="preserve"> addition to that combined mRNA-</w:t>
      </w:r>
      <w:r>
        <w:t>protein data contains more information that in</w:t>
      </w:r>
      <w:r w:rsidR="005910E6">
        <w:t>dividual samples which indicate</w:t>
      </w:r>
      <w:r>
        <w:t xml:space="preserve"> some information about external conditions in mRNA data was lost during translation process.</w:t>
      </w:r>
      <w:r w:rsidR="00156DE9">
        <w:t xml:space="preserve"> </w:t>
      </w:r>
      <w:r w:rsidR="000B2FCA" w:rsidRPr="000B2FCA">
        <w:t>The characteristics of confusion matrix for mRNA and protein datasets</w:t>
      </w:r>
      <w:r w:rsidR="005910E6">
        <w:t xml:space="preserve"> and combined dataset </w:t>
      </w:r>
      <w:r w:rsidR="00AD23C5" w:rsidRPr="00AD23C5">
        <w:t>pinpoint</w:t>
      </w:r>
      <w:r w:rsidR="00AD23C5">
        <w:t>s</w:t>
      </w:r>
      <w:r w:rsidR="000B2FCA" w:rsidRPr="000B2FCA">
        <w:t xml:space="preserve"> the pattern of false negatives and false positives do change from transcriptomic to proteomic analyze, and combined analyze produce a totally different pattern from the individual dat</w:t>
      </w:r>
      <w:r w:rsidR="000B2FCA">
        <w:t>a</w:t>
      </w:r>
      <w:r w:rsidR="000B2FCA" w:rsidRPr="000B2FCA">
        <w:t>sets [Supplementary figure 4-6].</w:t>
      </w:r>
    </w:p>
    <w:p w14:paraId="3E159AA4" w14:textId="77777777" w:rsidR="0032708B" w:rsidRDefault="0032708B" w:rsidP="008D275F">
      <w:pPr>
        <w:pStyle w:val="Heading3"/>
      </w:pPr>
    </w:p>
    <w:p w14:paraId="2CCAB4E9" w14:textId="4D846532" w:rsidR="000940E3" w:rsidRDefault="008D275F" w:rsidP="008D275F">
      <w:pPr>
        <w:pStyle w:val="Heading3"/>
      </w:pPr>
      <w:r w:rsidRPr="008D275F">
        <w:t>Information about external conditions lost as time passes</w:t>
      </w:r>
    </w:p>
    <w:p w14:paraId="4FBC1138" w14:textId="77777777" w:rsidR="0032708B" w:rsidRPr="0032708B" w:rsidRDefault="0032708B" w:rsidP="0032708B"/>
    <w:p w14:paraId="5DDA4BEF" w14:textId="693FA67E" w:rsidR="0032708B" w:rsidRDefault="0075579B" w:rsidP="00A11022">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w:t>
      </w:r>
      <w:r w:rsidR="00AD23C5">
        <w:t>. This trend is independent of</w:t>
      </w:r>
      <w:r>
        <w:t xml:space="preserve"> the model used. </w:t>
      </w:r>
      <w:r w:rsidR="00A11022" w:rsidRPr="00A11022">
        <w:t>We can say that the bacteria begin to have similar mRNA and protein compositions as time passes regardless of external conditions [Figure 6].</w:t>
      </w:r>
    </w:p>
    <w:p w14:paraId="49E30C29" w14:textId="77777777" w:rsidR="00A11022" w:rsidRDefault="00A11022" w:rsidP="00A11022"/>
    <w:p w14:paraId="7EF3EBA2" w14:textId="463090C0" w:rsidR="00A02EA2" w:rsidRDefault="00A02EA2" w:rsidP="00A02EA2">
      <w:pPr>
        <w:pStyle w:val="Heading3"/>
      </w:pPr>
      <w:r>
        <w:t xml:space="preserve">Most predictable external condition is </w:t>
      </w:r>
      <w:r w:rsidR="00B637E0">
        <w:t xml:space="preserve">the </w:t>
      </w:r>
      <w:r>
        <w:t xml:space="preserve">growth phase for mRNA data and </w:t>
      </w:r>
      <w:r w:rsidR="00B637E0">
        <w:t xml:space="preserve">the </w:t>
      </w:r>
      <w:r>
        <w:t>carbon source for protein data</w:t>
      </w:r>
    </w:p>
    <w:p w14:paraId="7CED7E5C" w14:textId="77777777" w:rsidR="0032708B" w:rsidRPr="0032708B" w:rsidRDefault="0032708B" w:rsidP="0032708B"/>
    <w:p w14:paraId="76D90724" w14:textId="7D07DA29" w:rsidR="00A02EA2" w:rsidRPr="00BD144F" w:rsidRDefault="00A02EA2" w:rsidP="00A02EA2">
      <w:r>
        <w:t>The results indicate that the performances of models for specific data types and experiments are similar to each other and chosen model is not the main driver of successful prediction</w:t>
      </w:r>
      <w:r w:rsidR="005F07B9">
        <w:t>,</w:t>
      </w:r>
      <w:r>
        <w:t xml:space="preserve"> on the other hand</w:t>
      </w:r>
      <w:r w:rsidR="005F07B9">
        <w:t>,</w:t>
      </w:r>
      <w:r>
        <w:t xml:space="preserve"> there is a big variation between conditions. The most predictable external condition is the growth phase from mRNA data and the least predictable one is </w:t>
      </w:r>
      <w:r w:rsidR="005F07B9">
        <w:t xml:space="preserve">the </w:t>
      </w:r>
      <w:r>
        <w:t xml:space="preserve">carbon source. </w:t>
      </w:r>
      <w:r w:rsidR="00F54CE7" w:rsidRPr="00F54CE7">
        <w:t>When it comes to the protein data</w:t>
      </w:r>
      <w:r>
        <w:t xml:space="preserve">, the most predictable external condition is </w:t>
      </w:r>
      <w:r w:rsidR="00F54CE7">
        <w:t xml:space="preserve">the </w:t>
      </w:r>
      <w:r>
        <w:t>carbon source and least predictable one is the Mg</w:t>
      </w:r>
      <w:r w:rsidRPr="000717DC">
        <w:rPr>
          <w:vertAlign w:val="superscript"/>
        </w:rPr>
        <w:t xml:space="preserve">+2 </w:t>
      </w:r>
      <w:r w:rsidRPr="005F07B9">
        <w:t>concentration</w:t>
      </w:r>
      <w:r w:rsidR="006B3EF2" w:rsidRPr="005F07B9">
        <w:t xml:space="preserve"> [</w:t>
      </w:r>
      <w:r w:rsidR="007E2FBF" w:rsidRPr="005F07B9">
        <w:t>Figu</w:t>
      </w:r>
      <w:r w:rsidR="00194BE0" w:rsidRPr="005F07B9">
        <w:t>re 7 and S</w:t>
      </w:r>
      <w:r w:rsidR="00CB3A7E" w:rsidRPr="005F07B9">
        <w:t>upplementary figure 7</w:t>
      </w:r>
      <w:r w:rsidR="006B3EF2" w:rsidRPr="005F07B9">
        <w:t>]</w:t>
      </w:r>
      <w:r w:rsidRPr="005F07B9">
        <w:t xml:space="preserve">. </w:t>
      </w:r>
      <w:r w:rsidR="001C7965" w:rsidRPr="001C7965">
        <w:t>These results are consistent with the p-values associated with cluster purities of individual sub-conditions calculated in the previous stu</w:t>
      </w:r>
      <w:r w:rsidR="001C7965">
        <w:t>dy which uses the same dataset</w:t>
      </w:r>
      <w:r w:rsidR="00465854" w:rsidRPr="005F07B9">
        <w:fldChar w:fldCharType="begin"/>
      </w:r>
      <w:r w:rsidR="00465854" w:rsidRPr="005F07B9">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rsidRPr="005F07B9">
        <w:fldChar w:fldCharType="separate"/>
      </w:r>
      <w:r w:rsidR="00465854" w:rsidRPr="005F07B9">
        <w:rPr>
          <w:rFonts w:ascii="Calibri" w:eastAsia="Times New Roman" w:cs="Times New Roman"/>
          <w:vertAlign w:val="superscript"/>
        </w:rPr>
        <w:t>6</w:t>
      </w:r>
      <w:r w:rsidR="00465854" w:rsidRPr="005F07B9">
        <w:fldChar w:fldCharType="end"/>
      </w:r>
      <w:r w:rsidR="00294B68" w:rsidRPr="005F07B9">
        <w:t xml:space="preserve">. </w:t>
      </w:r>
      <w:r w:rsidR="00BE66C6" w:rsidRPr="005F07B9">
        <w:t>In order to compare the results of mRNA and protein data</w:t>
      </w:r>
      <w:r w:rsidR="008433FE">
        <w:t>,</w:t>
      </w:r>
      <w:r w:rsidR="00BE66C6" w:rsidRPr="005F07B9">
        <w:t xml:space="preserve"> we run the same analysis only on intersection datasets. The results indicate </w:t>
      </w:r>
      <w:r w:rsidR="00502242" w:rsidRPr="005F07B9">
        <w:t xml:space="preserve">mRNAs are the best predictors of </w:t>
      </w:r>
      <w:r w:rsidR="008433FE">
        <w:t xml:space="preserve">the </w:t>
      </w:r>
      <w:r w:rsidR="00502242" w:rsidRPr="005F07B9">
        <w:t>growth phase, and proteins are the best predictors</w:t>
      </w:r>
      <w:r w:rsidR="008433FE">
        <w:t xml:space="preserve"> of</w:t>
      </w:r>
      <w:r w:rsidR="00502242" w:rsidRPr="005F07B9">
        <w:t xml:space="preserve"> the carbon source and </w:t>
      </w:r>
      <w:r w:rsidR="008433FE">
        <w:t xml:space="preserve">the </w:t>
      </w:r>
      <w:r w:rsidR="00502242" w:rsidRPr="005F07B9">
        <w:t>Mg</w:t>
      </w:r>
      <w:r w:rsidR="00502242" w:rsidRPr="008433FE">
        <w:rPr>
          <w:vertAlign w:val="superscript"/>
        </w:rPr>
        <w:t>+2</w:t>
      </w:r>
      <w:r w:rsidR="00502242" w:rsidRPr="005F07B9">
        <w:t xml:space="preserve"> levels. For </w:t>
      </w:r>
      <w:r w:rsidR="008433FE">
        <w:t xml:space="preserve">the </w:t>
      </w:r>
      <w:r w:rsidR="00502242" w:rsidRPr="005F07B9">
        <w:t>Na</w:t>
      </w:r>
      <w:r w:rsidR="00502242" w:rsidRPr="008433FE">
        <w:rPr>
          <w:vertAlign w:val="superscript"/>
        </w:rPr>
        <w:t>+1</w:t>
      </w:r>
      <w:r w:rsidR="00502242" w:rsidRPr="005F07B9">
        <w:t xml:space="preserve"> levels</w:t>
      </w:r>
      <w:r w:rsidR="00EE3D50">
        <w:t>,</w:t>
      </w:r>
      <w:r w:rsidR="00502242" w:rsidRPr="005F07B9">
        <w:t xml:space="preserve"> comb</w:t>
      </w:r>
      <w:r w:rsidR="00EE3D50">
        <w:t>ined data is the best predictor</w:t>
      </w:r>
      <w:r w:rsidR="002901DF" w:rsidRPr="005F07B9">
        <w:t xml:space="preserve"> </w:t>
      </w:r>
      <w:r w:rsidR="0008798A" w:rsidRPr="005F07B9">
        <w:t>[</w:t>
      </w:r>
      <w:r w:rsidR="00767E78" w:rsidRPr="005F07B9">
        <w:t>Supplementary figure 8</w:t>
      </w:r>
      <w:r w:rsidR="0008798A" w:rsidRPr="005F07B9">
        <w:t>]</w:t>
      </w:r>
      <w:r w:rsidR="00EE3D50">
        <w:t>.</w:t>
      </w:r>
    </w:p>
    <w:p w14:paraId="2DC4ED86" w14:textId="77777777" w:rsidR="00A02EA2" w:rsidRPr="008D275F" w:rsidRDefault="00A02EA2" w:rsidP="00791D59"/>
    <w:p w14:paraId="489BA5F0" w14:textId="77777777" w:rsidR="00791D59" w:rsidRDefault="00791D59" w:rsidP="004F79A2">
      <w:pPr>
        <w:pStyle w:val="Heading2"/>
      </w:pPr>
    </w:p>
    <w:p w14:paraId="2BD183F5" w14:textId="77777777" w:rsidR="00EB18C7" w:rsidRDefault="00EB18C7">
      <w:pPr>
        <w:rPr>
          <w:rFonts w:eastAsiaTheme="majorEastAsia" w:cstheme="majorBidi"/>
          <w:b/>
          <w:bCs/>
          <w:color w:val="548DD4" w:themeColor="text2" w:themeTint="99"/>
          <w:sz w:val="26"/>
          <w:szCs w:val="26"/>
        </w:rPr>
      </w:pPr>
      <w:r>
        <w:br w:type="page"/>
      </w:r>
    </w:p>
    <w:p w14:paraId="0D0BCD43" w14:textId="74102E6A" w:rsidR="0040122D" w:rsidRDefault="006E46BD" w:rsidP="004F79A2">
      <w:pPr>
        <w:pStyle w:val="Heading2"/>
      </w:pPr>
      <w:r>
        <w:lastRenderedPageBreak/>
        <w:t>Discussion</w:t>
      </w:r>
    </w:p>
    <w:p w14:paraId="4EC198CF" w14:textId="77777777" w:rsidR="00EB18C7" w:rsidRPr="00EB18C7" w:rsidRDefault="00EB18C7" w:rsidP="00EB18C7"/>
    <w:p w14:paraId="3ED0F9D9" w14:textId="64DFDE93" w:rsidR="00554AA2" w:rsidRDefault="001C2934" w:rsidP="004F79A2">
      <w:r>
        <w:t xml:space="preserve">We try to find methods to classify growth conditions of bacteria by analyzing its mRNA and protein concentrations, </w:t>
      </w:r>
      <w:r w:rsidR="00DF5D4D">
        <w:t xml:space="preserve">this is the inverse problem of finding </w:t>
      </w:r>
      <w:r w:rsidR="00C17A53">
        <w:t>concentrations of specific mRNA</w:t>
      </w:r>
      <w:r w:rsidR="00DF5D4D">
        <w:t>s and protein</w:t>
      </w:r>
      <w:r w:rsidR="00C17A53">
        <w:t>s</w:t>
      </w:r>
      <w:r w:rsidR="00DF5D4D">
        <w:t xml:space="preserve"> under given growth conditions. Overall results indicate that we can predict</w:t>
      </w:r>
      <w:r w:rsidR="00554AA2">
        <w:t xml:space="preserve"> the growth conditions up to </w:t>
      </w:r>
      <w:r w:rsidR="00F52F8E">
        <w:t>xx</w:t>
      </w:r>
      <w:r w:rsidR="00DF5D4D">
        <w:t xml:space="preserve"> percent of the time</w:t>
      </w:r>
      <w:r w:rsidR="00C17A53">
        <w:t xml:space="preserve"> when we try multi-</w:t>
      </w:r>
      <w:r w:rsidR="00767B01">
        <w:t>category classifications</w:t>
      </w:r>
      <w:r w:rsidR="00DF5D4D">
        <w:t>. We used the dataset</w:t>
      </w:r>
      <w:r w:rsidR="00465854">
        <w:fldChar w:fldCharType="begin"/>
      </w:r>
      <w:r w:rsidR="00465854">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r w:rsidR="003141DD">
        <w:t>,</w:t>
      </w:r>
      <w:r w:rsidR="00DF5D4D">
        <w:t xml:space="preserve"> </w:t>
      </w:r>
      <w:r w:rsidR="003141DD" w:rsidRPr="003141DD">
        <w:t xml:space="preserve">which includes samples that have paired mRNA and protein reads for our study.  </w:t>
      </w:r>
    </w:p>
    <w:p w14:paraId="7B6A8ECE" w14:textId="77777777" w:rsidR="003141DD" w:rsidRDefault="003141DD" w:rsidP="004F79A2"/>
    <w:p w14:paraId="7618A341" w14:textId="694F5063" w:rsidR="003121F4" w:rsidRDefault="00560654" w:rsidP="004F79A2">
      <w:r>
        <w:t xml:space="preserve">We can predict the </w:t>
      </w:r>
      <w:r w:rsidR="002D619C">
        <w:t xml:space="preserve">external conditions that the bacteria growth </w:t>
      </w:r>
      <w:r w:rsidR="006F4EDA">
        <w:t xml:space="preserve">even </w:t>
      </w:r>
      <w:r w:rsidR="00784B7B">
        <w:t>after batch effect correction</w:t>
      </w:r>
      <w:r w:rsidR="00814168">
        <w:t>, and</w:t>
      </w:r>
      <w:r w:rsidR="00784B7B">
        <w:t xml:space="preserve"> even just by using 152 samples for mRNA data and 105 samples for protein data and for 16 distinct conditions. This indicates </w:t>
      </w:r>
      <w:r w:rsidR="00784B7B" w:rsidRPr="00784B7B">
        <w:rPr>
          <w:i/>
        </w:rPr>
        <w:t>E.coli</w:t>
      </w:r>
      <w:r w:rsidR="00784B7B">
        <w:t xml:space="preserve"> strongly responses to </w:t>
      </w:r>
      <w:r w:rsidR="005612E2">
        <w:t>external conditions in a measur</w:t>
      </w:r>
      <w:r w:rsidR="00784B7B">
        <w:t>able and consistent way</w:t>
      </w:r>
      <w:r w:rsidR="009D4A9A">
        <w:t>.</w:t>
      </w:r>
    </w:p>
    <w:p w14:paraId="4936B55A" w14:textId="77777777" w:rsidR="009D4A9A" w:rsidRDefault="009D4A9A" w:rsidP="004F79A2"/>
    <w:p w14:paraId="1A6D61FD" w14:textId="4B3F1686" w:rsidR="00892214" w:rsidRPr="008625A1" w:rsidRDefault="009E4047" w:rsidP="004F79A2">
      <w:pPr>
        <w:rPr>
          <w:color w:val="000000" w:themeColor="text1"/>
        </w:rPr>
      </w:pPr>
      <w:r w:rsidRPr="008625A1">
        <w:rPr>
          <w:color w:val="000000" w:themeColor="text1"/>
        </w:rPr>
        <w:t>Results suggest that protein concentrations include more information than mRNA concentrations and combined data includes more information than proteins after the data is filtered in order to keep only paired mRNA and protein samples</w:t>
      </w:r>
      <w:r w:rsidR="007C37D2" w:rsidRPr="008625A1">
        <w:rPr>
          <w:color w:val="000000" w:themeColor="text1"/>
        </w:rPr>
        <w:t xml:space="preserve">. </w:t>
      </w:r>
      <w:r w:rsidR="00257AF7" w:rsidRPr="008625A1">
        <w:rPr>
          <w:color w:val="000000" w:themeColor="text1"/>
        </w:rPr>
        <w:t xml:space="preserve">If we equate the number of samples, protein data includes more information than mRNA data; but mRNA data still have some information about external conditions that protein data do not have so that the combined dataset can make stronger predictions than both from mRNA and protein data alone. </w:t>
      </w:r>
      <w:r w:rsidR="00A06AD2" w:rsidRPr="008625A1">
        <w:rPr>
          <w:color w:val="000000" w:themeColor="text1"/>
        </w:rPr>
        <w:t>Thi</w:t>
      </w:r>
      <w:r w:rsidR="00257AF7" w:rsidRPr="008625A1">
        <w:rPr>
          <w:color w:val="000000" w:themeColor="text1"/>
        </w:rPr>
        <w:t>s difference indicates the post-</w:t>
      </w:r>
      <w:r w:rsidR="00A06AD2" w:rsidRPr="008625A1">
        <w:rPr>
          <w:color w:val="000000" w:themeColor="text1"/>
        </w:rPr>
        <w:t xml:space="preserve">translational regulation is controlled </w:t>
      </w:r>
      <w:r w:rsidR="00357B67" w:rsidRPr="008625A1">
        <w:rPr>
          <w:color w:val="000000" w:themeColor="text1"/>
        </w:rPr>
        <w:t>by</w:t>
      </w:r>
      <w:r w:rsidR="00A06AD2" w:rsidRPr="008625A1">
        <w:rPr>
          <w:color w:val="000000" w:themeColor="text1"/>
        </w:rPr>
        <w:t xml:space="preserve"> external conditions up to a degree. </w:t>
      </w:r>
      <w:r w:rsidR="007C37D2" w:rsidRPr="008625A1">
        <w:rPr>
          <w:color w:val="000000" w:themeColor="text1"/>
        </w:rPr>
        <w:t>I</w:t>
      </w:r>
      <w:r w:rsidR="0089192A" w:rsidRPr="008625A1">
        <w:rPr>
          <w:color w:val="000000" w:themeColor="text1"/>
        </w:rPr>
        <w:t xml:space="preserve">ncrease in predictive power </w:t>
      </w:r>
      <w:r w:rsidR="00521EE1" w:rsidRPr="008625A1">
        <w:rPr>
          <w:color w:val="000000" w:themeColor="text1"/>
        </w:rPr>
        <w:t xml:space="preserve">on internal cellular state </w:t>
      </w:r>
      <w:r w:rsidR="0089192A" w:rsidRPr="008625A1">
        <w:rPr>
          <w:color w:val="000000" w:themeColor="text1"/>
        </w:rPr>
        <w:t xml:space="preserve">after combining multiple omics datasets have been </w:t>
      </w:r>
      <w:r w:rsidR="00763301" w:rsidRPr="008625A1">
        <w:rPr>
          <w:color w:val="000000" w:themeColor="text1"/>
        </w:rPr>
        <w:t xml:space="preserve">theoretically </w:t>
      </w:r>
      <w:r w:rsidR="00C91FB6" w:rsidRPr="008625A1">
        <w:rPr>
          <w:color w:val="000000" w:themeColor="text1"/>
        </w:rPr>
        <w:t xml:space="preserve">hypothesized </w:t>
      </w:r>
      <w:r w:rsidR="00C91FB6" w:rsidRPr="008625A1">
        <w:rPr>
          <w:color w:val="000000" w:themeColor="text1"/>
        </w:rPr>
        <w:fldChar w:fldCharType="begin"/>
      </w:r>
      <w:r w:rsidR="006D4ABC" w:rsidRPr="008625A1">
        <w:rPr>
          <w:color w:val="000000" w:themeColor="text1"/>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sidRPr="008625A1">
        <w:rPr>
          <w:color w:val="000000" w:themeColor="text1"/>
        </w:rPr>
        <w:fldChar w:fldCharType="separate"/>
      </w:r>
      <w:r w:rsidR="00C91FB6" w:rsidRPr="008625A1">
        <w:rPr>
          <w:rFonts w:ascii="Calibri" w:eastAsia="Times New Roman" w:cs="Times New Roman"/>
          <w:color w:val="000000" w:themeColor="text1"/>
          <w:vertAlign w:val="superscript"/>
        </w:rPr>
        <w:t>14</w:t>
      </w:r>
      <w:r w:rsidR="00C91FB6" w:rsidRPr="008625A1">
        <w:rPr>
          <w:color w:val="000000" w:themeColor="text1"/>
        </w:rPr>
        <w:fldChar w:fldCharType="end"/>
      </w:r>
      <w:r w:rsidR="00C91FB6" w:rsidRPr="008625A1">
        <w:rPr>
          <w:color w:val="000000" w:themeColor="text1"/>
        </w:rPr>
        <w:t xml:space="preserve"> </w:t>
      </w:r>
      <w:r w:rsidR="00763301" w:rsidRPr="008625A1">
        <w:rPr>
          <w:color w:val="000000" w:themeColor="text1"/>
        </w:rPr>
        <w:t xml:space="preserve">and </w:t>
      </w:r>
      <w:r w:rsidR="002A4139" w:rsidRPr="008625A1">
        <w:rPr>
          <w:color w:val="000000" w:themeColor="text1"/>
        </w:rPr>
        <w:t>experimentally observed</w:t>
      </w:r>
      <w:r w:rsidR="0089192A" w:rsidRPr="008625A1">
        <w:rPr>
          <w:color w:val="000000" w:themeColor="text1"/>
        </w:rPr>
        <w:t xml:space="preserve"> before</w:t>
      </w:r>
      <w:r w:rsidR="001352EA" w:rsidRPr="008625A1">
        <w:rPr>
          <w:color w:val="000000" w:themeColor="text1"/>
        </w:rPr>
        <w:fldChar w:fldCharType="begin"/>
      </w:r>
      <w:r w:rsidR="00144A87" w:rsidRPr="008625A1">
        <w:rPr>
          <w:color w:val="000000" w:themeColor="text1"/>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sidRPr="008625A1">
        <w:rPr>
          <w:color w:val="000000" w:themeColor="text1"/>
        </w:rPr>
        <w:fldChar w:fldCharType="separate"/>
      </w:r>
      <w:r w:rsidR="00144A87" w:rsidRPr="008625A1">
        <w:rPr>
          <w:rFonts w:ascii="Calibri" w:eastAsia="Times New Roman" w:cs="Times New Roman"/>
          <w:color w:val="000000" w:themeColor="text1"/>
          <w:vertAlign w:val="superscript"/>
        </w:rPr>
        <w:t>1,15,16</w:t>
      </w:r>
      <w:r w:rsidR="001352EA" w:rsidRPr="008625A1">
        <w:rPr>
          <w:color w:val="000000" w:themeColor="text1"/>
        </w:rPr>
        <w:fldChar w:fldCharType="end"/>
      </w:r>
      <w:r w:rsidR="00C4041F" w:rsidRPr="008625A1">
        <w:rPr>
          <w:color w:val="000000" w:themeColor="text1"/>
        </w:rPr>
        <w:t>.</w:t>
      </w:r>
      <w:r w:rsidR="009675D5" w:rsidRPr="008625A1">
        <w:rPr>
          <w:color w:val="000000" w:themeColor="text1"/>
        </w:rPr>
        <w:t xml:space="preserve"> </w:t>
      </w:r>
      <w:r w:rsidR="002A4139" w:rsidRPr="008625A1">
        <w:rPr>
          <w:color w:val="000000" w:themeColor="text1"/>
        </w:rPr>
        <w:t>Post-</w:t>
      </w:r>
      <w:r w:rsidR="00892214" w:rsidRPr="008625A1">
        <w:rPr>
          <w:color w:val="000000" w:themeColor="text1"/>
        </w:rPr>
        <w:t xml:space="preserve">transcriptional regulation that triggered by an external stimulus that aims to arrange cells response time to external </w:t>
      </w:r>
      <w:r w:rsidR="00B32A5F" w:rsidRPr="008625A1">
        <w:rPr>
          <w:color w:val="000000" w:themeColor="text1"/>
        </w:rPr>
        <w:t xml:space="preserve">stimuli </w:t>
      </w:r>
      <w:r w:rsidR="007A7EFF" w:rsidRPr="008625A1">
        <w:rPr>
          <w:color w:val="000000" w:themeColor="text1"/>
        </w:rPr>
        <w:t xml:space="preserve">might be </w:t>
      </w:r>
      <w:r w:rsidR="002A4139" w:rsidRPr="008625A1">
        <w:rPr>
          <w:color w:val="000000" w:themeColor="text1"/>
        </w:rPr>
        <w:t xml:space="preserve">a result of </w:t>
      </w:r>
      <w:r w:rsidR="007A7EFF" w:rsidRPr="008625A1">
        <w:rPr>
          <w:color w:val="000000" w:themeColor="text1"/>
        </w:rPr>
        <w:t>post-translational phosphorylation</w:t>
      </w:r>
      <w:r w:rsidR="001F75FB" w:rsidRPr="008625A1">
        <w:rPr>
          <w:color w:val="000000" w:themeColor="text1"/>
        </w:rPr>
        <w:fldChar w:fldCharType="begin"/>
      </w:r>
      <w:r w:rsidR="001F75FB" w:rsidRPr="008625A1">
        <w:rPr>
          <w:color w:val="000000" w:themeColor="text1"/>
        </w:rPr>
        <w:instrText xml:space="preserve"> ADDIN ZOTERO_ITEM CSL_CITATION {"citationID":"dnkkv2LS","properties":{"formattedCitation":"{\\rtf \\super 17\\nosupersub{}}","plainCitation":"17"},"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8625A1">
        <w:rPr>
          <w:color w:val="000000" w:themeColor="text1"/>
        </w:rPr>
        <w:fldChar w:fldCharType="separate"/>
      </w:r>
      <w:r w:rsidR="001F75FB" w:rsidRPr="008625A1">
        <w:rPr>
          <w:rFonts w:ascii="Calibri" w:eastAsia="Times New Roman" w:cs="Times New Roman"/>
          <w:color w:val="000000" w:themeColor="text1"/>
          <w:vertAlign w:val="superscript"/>
        </w:rPr>
        <w:t>17</w:t>
      </w:r>
      <w:r w:rsidR="001F75FB" w:rsidRPr="008625A1">
        <w:rPr>
          <w:color w:val="000000" w:themeColor="text1"/>
        </w:rPr>
        <w:fldChar w:fldCharType="end"/>
      </w:r>
      <w:r w:rsidR="007A7EFF" w:rsidRPr="008625A1">
        <w:rPr>
          <w:color w:val="000000" w:themeColor="text1"/>
        </w:rPr>
        <w:t>, or might be associated with stress</w:t>
      </w:r>
      <w:r w:rsidR="00DC09A7" w:rsidRPr="008625A1">
        <w:rPr>
          <w:color w:val="000000" w:themeColor="text1"/>
        </w:rPr>
        <w:t xml:space="preserve"> coping mechanisms</w:t>
      </w:r>
      <w:r w:rsidR="00DC09A7" w:rsidRPr="008625A1">
        <w:rPr>
          <w:color w:val="000000" w:themeColor="text1"/>
        </w:rPr>
        <w:fldChar w:fldCharType="begin"/>
      </w:r>
      <w:r w:rsidR="00DC09A7" w:rsidRPr="008625A1">
        <w:rPr>
          <w:color w:val="000000" w:themeColor="text1"/>
        </w:rPr>
        <w:instrText xml:space="preserve"> ADDIN ZOTERO_ITEM CSL_CITATION {"citationID":"M851h1aR","properties":{"formattedCitation":"{\\rtf \\super 18\\nosupersub{}}","plainCitation":"18"},"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8625A1">
        <w:rPr>
          <w:color w:val="000000" w:themeColor="text1"/>
        </w:rPr>
        <w:fldChar w:fldCharType="separate"/>
      </w:r>
      <w:r w:rsidR="00DC09A7" w:rsidRPr="008625A1">
        <w:rPr>
          <w:rFonts w:ascii="Calibri" w:eastAsia="Times New Roman" w:cs="Times New Roman"/>
          <w:color w:val="000000" w:themeColor="text1"/>
          <w:vertAlign w:val="superscript"/>
        </w:rPr>
        <w:t>18</w:t>
      </w:r>
      <w:r w:rsidR="00DC09A7" w:rsidRPr="008625A1">
        <w:rPr>
          <w:color w:val="000000" w:themeColor="text1"/>
        </w:rPr>
        <w:fldChar w:fldCharType="end"/>
      </w:r>
      <w:r w:rsidR="00B32A5F" w:rsidRPr="008625A1">
        <w:rPr>
          <w:color w:val="000000" w:themeColor="text1"/>
        </w:rPr>
        <w:t>.</w:t>
      </w:r>
    </w:p>
    <w:p w14:paraId="39BFAE20" w14:textId="77777777" w:rsidR="009D4A9A" w:rsidRPr="008625A1" w:rsidRDefault="009D4A9A" w:rsidP="004F79A2">
      <w:pPr>
        <w:rPr>
          <w:color w:val="000000" w:themeColor="text1"/>
        </w:rPr>
      </w:pPr>
    </w:p>
    <w:p w14:paraId="3BECD68D" w14:textId="72BF8F7D" w:rsidR="009D4A9A" w:rsidRPr="008625A1" w:rsidRDefault="009D4A9A" w:rsidP="00BC6145">
      <w:pPr>
        <w:rPr>
          <w:color w:val="000000" w:themeColor="text1"/>
        </w:rPr>
      </w:pPr>
      <w:r w:rsidRPr="008625A1">
        <w:rPr>
          <w:color w:val="000000" w:themeColor="text1"/>
        </w:rPr>
        <w:t xml:space="preserve">The prediction power of the tests decrease </w:t>
      </w:r>
      <w:r w:rsidR="0013120E" w:rsidRPr="008625A1">
        <w:rPr>
          <w:color w:val="000000" w:themeColor="text1"/>
        </w:rPr>
        <w:t>from exponential to stationary phase</w:t>
      </w:r>
      <w:r w:rsidRPr="008625A1">
        <w:rPr>
          <w:color w:val="000000" w:themeColor="text1"/>
        </w:rPr>
        <w:t>, which indicates the concentration</w:t>
      </w:r>
      <w:r w:rsidR="00502021" w:rsidRPr="008625A1">
        <w:rPr>
          <w:color w:val="000000" w:themeColor="text1"/>
        </w:rPr>
        <w:t xml:space="preserve"> of mRNA and proteins become </w:t>
      </w:r>
      <w:r w:rsidR="00C318C0" w:rsidRPr="008625A1">
        <w:rPr>
          <w:color w:val="000000" w:themeColor="text1"/>
        </w:rPr>
        <w:t>indistinguishable</w:t>
      </w:r>
      <w:r w:rsidR="00EA7172" w:rsidRPr="008625A1">
        <w:rPr>
          <w:color w:val="000000" w:themeColor="text1"/>
        </w:rPr>
        <w:t xml:space="preserve"> from one external condition to another</w:t>
      </w:r>
      <w:r w:rsidR="00C318C0" w:rsidRPr="008625A1">
        <w:rPr>
          <w:color w:val="000000" w:themeColor="text1"/>
        </w:rPr>
        <w:t>, t</w:t>
      </w:r>
      <w:r w:rsidR="00956D8B" w:rsidRPr="008625A1">
        <w:rPr>
          <w:color w:val="000000" w:themeColor="text1"/>
        </w:rPr>
        <w:t>his behavior is independent of</w:t>
      </w:r>
      <w:r w:rsidRPr="008625A1">
        <w:rPr>
          <w:color w:val="000000" w:themeColor="text1"/>
        </w:rPr>
        <w:t xml:space="preserve"> external conditions</w:t>
      </w:r>
      <w:r w:rsidR="00085C62" w:rsidRPr="008625A1">
        <w:rPr>
          <w:color w:val="000000" w:themeColor="text1"/>
        </w:rPr>
        <w:t xml:space="preserve"> or the machine learning algorithms used</w:t>
      </w:r>
      <w:r w:rsidRPr="008625A1">
        <w:rPr>
          <w:color w:val="000000" w:themeColor="text1"/>
        </w:rPr>
        <w:t>.</w:t>
      </w:r>
      <w:r w:rsidR="00E00A86" w:rsidRPr="008625A1">
        <w:rPr>
          <w:color w:val="000000" w:themeColor="text1"/>
        </w:rPr>
        <w:t xml:space="preserve"> </w:t>
      </w:r>
      <w:r w:rsidR="00956D8B" w:rsidRPr="008625A1">
        <w:rPr>
          <w:color w:val="000000" w:themeColor="text1"/>
        </w:rPr>
        <w:t>One reason for</w:t>
      </w:r>
      <w:r w:rsidR="00C279FA" w:rsidRPr="008625A1">
        <w:rPr>
          <w:color w:val="000000" w:themeColor="text1"/>
        </w:rPr>
        <w:t xml:space="preserve"> this behavior might be </w:t>
      </w:r>
      <w:r w:rsidR="002B5BAA" w:rsidRPr="008625A1">
        <w:rPr>
          <w:color w:val="000000" w:themeColor="text1"/>
        </w:rPr>
        <w:t xml:space="preserve">associated with </w:t>
      </w:r>
      <w:r w:rsidR="002442D7" w:rsidRPr="008625A1">
        <w:rPr>
          <w:color w:val="000000" w:themeColor="text1"/>
        </w:rPr>
        <w:t>endogenous metabolis</w:t>
      </w:r>
      <w:r w:rsidR="00C279FA" w:rsidRPr="008625A1">
        <w:rPr>
          <w:color w:val="000000" w:themeColor="text1"/>
        </w:rPr>
        <w:t xml:space="preserve">; </w:t>
      </w:r>
      <w:r w:rsidR="002442D7" w:rsidRPr="008625A1">
        <w:rPr>
          <w:color w:val="000000" w:themeColor="text1"/>
        </w:rPr>
        <w:t xml:space="preserve">in which, </w:t>
      </w:r>
      <w:r w:rsidR="00C279FA" w:rsidRPr="008625A1">
        <w:rPr>
          <w:color w:val="000000" w:themeColor="text1"/>
        </w:rPr>
        <w:t xml:space="preserve">stationary phase cells </w:t>
      </w:r>
      <w:r w:rsidR="002B5BAA" w:rsidRPr="008625A1">
        <w:rPr>
          <w:color w:val="000000" w:themeColor="text1"/>
        </w:rPr>
        <w:t>start to use</w:t>
      </w:r>
      <w:r w:rsidR="00C279FA" w:rsidRPr="008625A1">
        <w:rPr>
          <w:color w:val="000000" w:themeColor="text1"/>
        </w:rPr>
        <w:t xml:space="preserve"> the </w:t>
      </w:r>
      <w:r w:rsidR="002B5BAA" w:rsidRPr="008625A1">
        <w:rPr>
          <w:color w:val="000000" w:themeColor="text1"/>
        </w:rPr>
        <w:t>residue</w:t>
      </w:r>
      <w:r w:rsidR="00C279FA" w:rsidRPr="008625A1">
        <w:rPr>
          <w:color w:val="000000" w:themeColor="text1"/>
        </w:rPr>
        <w:t xml:space="preserve"> of other cells instead of provided carbon source</w:t>
      </w:r>
      <w:r w:rsidR="00140F60" w:rsidRPr="008625A1">
        <w:rPr>
          <w:color w:val="000000" w:themeColor="text1"/>
        </w:rPr>
        <w:t>. This new carbon source,</w:t>
      </w:r>
      <w:r w:rsidR="002B5BAA" w:rsidRPr="008625A1">
        <w:rPr>
          <w:color w:val="000000" w:themeColor="text1"/>
        </w:rPr>
        <w:t xml:space="preserve"> </w:t>
      </w:r>
      <w:r w:rsidR="00956D8B" w:rsidRPr="008625A1">
        <w:rPr>
          <w:color w:val="000000" w:themeColor="text1"/>
        </w:rPr>
        <w:t>which is independent of</w:t>
      </w:r>
      <w:r w:rsidR="00140F60" w:rsidRPr="008625A1">
        <w:rPr>
          <w:color w:val="000000" w:themeColor="text1"/>
        </w:rPr>
        <w:t xml:space="preserve"> the provided carbon source, </w:t>
      </w:r>
      <w:r w:rsidR="00433EF0" w:rsidRPr="008625A1">
        <w:rPr>
          <w:color w:val="000000" w:themeColor="text1"/>
        </w:rPr>
        <w:t>suppress</w:t>
      </w:r>
      <w:r w:rsidR="00140F60" w:rsidRPr="008625A1">
        <w:rPr>
          <w:color w:val="000000" w:themeColor="text1"/>
        </w:rPr>
        <w:t xml:space="preserve"> the differences between the cells in different external c</w:t>
      </w:r>
      <w:r w:rsidR="00433EF0" w:rsidRPr="008625A1">
        <w:rPr>
          <w:color w:val="000000" w:themeColor="text1"/>
        </w:rPr>
        <w:t>arbon source environments</w:t>
      </w:r>
      <w:r w:rsidR="00242248" w:rsidRPr="008625A1">
        <w:rPr>
          <w:color w:val="000000" w:themeColor="text1"/>
        </w:rPr>
        <w:fldChar w:fldCharType="begin"/>
      </w:r>
      <w:r w:rsidR="007D760A" w:rsidRPr="008625A1">
        <w:rPr>
          <w:color w:val="000000" w:themeColor="text1"/>
        </w:rPr>
        <w:instrText xml:space="preserve"> ADDIN ZOTERO_ITEM CSL_CITATION {"citationID":"F81P6k2N","properties":{"formattedCitation":"{\\rtf \\super 19,20\\nosupersub{}}","plainCitation":"19,2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8625A1">
        <w:rPr>
          <w:color w:val="000000" w:themeColor="text1"/>
        </w:rPr>
        <w:fldChar w:fldCharType="separate"/>
      </w:r>
      <w:r w:rsidR="007D760A" w:rsidRPr="008625A1">
        <w:rPr>
          <w:rFonts w:ascii="Calibri" w:eastAsia="Times New Roman" w:cs="Times New Roman"/>
          <w:color w:val="000000" w:themeColor="text1"/>
          <w:vertAlign w:val="superscript"/>
        </w:rPr>
        <w:t>19,20</w:t>
      </w:r>
      <w:r w:rsidR="00242248" w:rsidRPr="008625A1">
        <w:rPr>
          <w:color w:val="000000" w:themeColor="text1"/>
        </w:rPr>
        <w:fldChar w:fldCharType="end"/>
      </w:r>
      <w:r w:rsidR="00140F60" w:rsidRPr="008625A1">
        <w:rPr>
          <w:color w:val="000000" w:themeColor="text1"/>
        </w:rPr>
        <w:t>.</w:t>
      </w:r>
      <w:r w:rsidR="00A50EEB" w:rsidRPr="008625A1">
        <w:rPr>
          <w:color w:val="000000" w:themeColor="text1"/>
        </w:rPr>
        <w:t xml:space="preserve"> Another reason for thi</w:t>
      </w:r>
      <w:r w:rsidR="00FF1863" w:rsidRPr="008625A1">
        <w:rPr>
          <w:color w:val="000000" w:themeColor="text1"/>
        </w:rPr>
        <w:t>s behavior might be related to</w:t>
      </w:r>
      <w:r w:rsidR="00A50EEB" w:rsidRPr="008625A1">
        <w:rPr>
          <w:color w:val="000000" w:themeColor="text1"/>
        </w:rPr>
        <w:t xml:space="preserve"> strong coupling between gene expression noise and growth rate; </w:t>
      </w:r>
      <w:r w:rsidR="004011B2" w:rsidRPr="008625A1">
        <w:rPr>
          <w:color w:val="000000" w:themeColor="text1"/>
        </w:rPr>
        <w:t xml:space="preserve">multiple studies conclude </w:t>
      </w:r>
      <w:r w:rsidR="00663D81" w:rsidRPr="008625A1">
        <w:rPr>
          <w:color w:val="000000" w:themeColor="text1"/>
        </w:rPr>
        <w:t>higher gene expres</w:t>
      </w:r>
      <w:r w:rsidR="00BC6145" w:rsidRPr="008625A1">
        <w:rPr>
          <w:color w:val="000000" w:themeColor="text1"/>
        </w:rPr>
        <w:t xml:space="preserve">sion noise </w:t>
      </w:r>
      <w:r w:rsidR="004011B2" w:rsidRPr="008625A1">
        <w:rPr>
          <w:color w:val="000000" w:themeColor="text1"/>
        </w:rPr>
        <w:t xml:space="preserve">is associated with </w:t>
      </w:r>
      <w:r w:rsidR="00BC6145" w:rsidRPr="008625A1">
        <w:rPr>
          <w:color w:val="000000" w:themeColor="text1"/>
        </w:rPr>
        <w:t>in lower growth rate</w:t>
      </w:r>
      <w:r w:rsidR="00996D83" w:rsidRPr="008625A1">
        <w:rPr>
          <w:color w:val="000000" w:themeColor="text1"/>
        </w:rPr>
        <w:t xml:space="preserve"> which might be a survival strategy in harsh enviroments</w:t>
      </w:r>
      <w:r w:rsidR="003E6EC4" w:rsidRPr="008625A1">
        <w:rPr>
          <w:color w:val="000000" w:themeColor="text1"/>
        </w:rPr>
        <w:fldChar w:fldCharType="begin"/>
      </w:r>
      <w:r w:rsidR="003E6EC4" w:rsidRPr="008625A1">
        <w:rPr>
          <w:color w:val="000000" w:themeColor="text1"/>
        </w:rPr>
        <w:instrText xml:space="preserve"> ADDIN ZOTERO_ITEM CSL_CITATION {"citationID":"2b4v6psv1a","properties":{"formattedCitation":"{\\rtf \\super 21\\nosupersub{}}","plainCitation":"21"},"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8625A1">
        <w:rPr>
          <w:color w:val="000000" w:themeColor="text1"/>
        </w:rPr>
        <w:fldChar w:fldCharType="separate"/>
      </w:r>
      <w:r w:rsidR="003E6EC4" w:rsidRPr="008625A1">
        <w:rPr>
          <w:rFonts w:ascii="Calibri" w:eastAsia="Times New Roman" w:cs="Times New Roman"/>
          <w:color w:val="000000" w:themeColor="text1"/>
          <w:vertAlign w:val="superscript"/>
        </w:rPr>
        <w:t>21</w:t>
      </w:r>
      <w:r w:rsidR="003E6EC4" w:rsidRPr="008625A1">
        <w:rPr>
          <w:color w:val="000000" w:themeColor="text1"/>
        </w:rPr>
        <w:fldChar w:fldCharType="end"/>
      </w:r>
      <w:r w:rsidR="008F55F6" w:rsidRPr="008625A1">
        <w:rPr>
          <w:color w:val="000000" w:themeColor="text1"/>
        </w:rPr>
        <w:t>.</w:t>
      </w:r>
      <w:r w:rsidR="00035687" w:rsidRPr="008625A1">
        <w:rPr>
          <w:color w:val="000000" w:themeColor="text1"/>
        </w:rPr>
        <w:t xml:space="preserve"> </w:t>
      </w:r>
      <w:r w:rsidR="001B424F" w:rsidRPr="008625A1">
        <w:rPr>
          <w:color w:val="000000" w:themeColor="text1"/>
        </w:rPr>
        <w:t>Negative</w:t>
      </w:r>
      <w:r w:rsidR="003F1551" w:rsidRPr="008625A1">
        <w:rPr>
          <w:color w:val="000000" w:themeColor="text1"/>
        </w:rPr>
        <w:t xml:space="preserve"> correlation</w:t>
      </w:r>
      <w:r w:rsidR="0019720E" w:rsidRPr="008625A1">
        <w:rPr>
          <w:color w:val="000000" w:themeColor="text1"/>
        </w:rPr>
        <w:t xml:space="preserve"> </w:t>
      </w:r>
      <w:r w:rsidR="003F1551" w:rsidRPr="008625A1">
        <w:rPr>
          <w:color w:val="000000" w:themeColor="text1"/>
        </w:rPr>
        <w:t xml:space="preserve">between </w:t>
      </w:r>
      <w:r w:rsidR="001B424F" w:rsidRPr="008625A1">
        <w:rPr>
          <w:color w:val="000000" w:themeColor="text1"/>
        </w:rPr>
        <w:t xml:space="preserve">population average gene expression and </w:t>
      </w:r>
      <w:r w:rsidR="00214FD3" w:rsidRPr="008625A1">
        <w:rPr>
          <w:color w:val="000000" w:themeColor="text1"/>
        </w:rPr>
        <w:t xml:space="preserve">noise was shown for </w:t>
      </w:r>
      <w:r w:rsidR="00214FD3" w:rsidRPr="008625A1">
        <w:rPr>
          <w:i/>
          <w:color w:val="000000" w:themeColor="text1"/>
        </w:rPr>
        <w:t>E. coli</w:t>
      </w:r>
      <w:r w:rsidR="00214FD3" w:rsidRPr="008625A1">
        <w:rPr>
          <w:color w:val="000000" w:themeColor="text1"/>
        </w:rPr>
        <w:t xml:space="preserve"> and </w:t>
      </w:r>
      <w:r w:rsidR="003F1551" w:rsidRPr="008625A1">
        <w:rPr>
          <w:i/>
          <w:color w:val="000000" w:themeColor="text1"/>
        </w:rPr>
        <w:t>Saccharomyces cerevisiae</w:t>
      </w:r>
      <w:r w:rsidR="003F1551" w:rsidRPr="008625A1">
        <w:rPr>
          <w:color w:val="000000" w:themeColor="text1"/>
        </w:rPr>
        <w:fldChar w:fldCharType="begin"/>
      </w:r>
      <w:r w:rsidR="00D86C57" w:rsidRPr="008625A1">
        <w:rPr>
          <w:color w:val="000000" w:themeColor="text1"/>
        </w:rPr>
        <w:instrText xml:space="preserve"> ADDIN ZOTERO_ITEM CSL_CITATION {"citationID":"1vpmt8hqfv","properties":{"formattedCitation":"{\\rtf \\super 22,23\\nosupersub{}}","plainCitation":"22,23"},"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8625A1">
        <w:rPr>
          <w:color w:val="000000" w:themeColor="text1"/>
        </w:rPr>
        <w:fldChar w:fldCharType="separate"/>
      </w:r>
      <w:r w:rsidR="00D86C57" w:rsidRPr="008625A1">
        <w:rPr>
          <w:rFonts w:ascii="Calibri" w:eastAsia="Times New Roman" w:cs="Times New Roman"/>
          <w:color w:val="000000" w:themeColor="text1"/>
          <w:vertAlign w:val="superscript"/>
        </w:rPr>
        <w:t>22,23</w:t>
      </w:r>
      <w:r w:rsidR="003F1551" w:rsidRPr="008625A1">
        <w:rPr>
          <w:color w:val="000000" w:themeColor="text1"/>
        </w:rPr>
        <w:fldChar w:fldCharType="end"/>
      </w:r>
      <w:r w:rsidR="003F1551" w:rsidRPr="008625A1">
        <w:rPr>
          <w:color w:val="000000" w:themeColor="text1"/>
        </w:rPr>
        <w:t>.</w:t>
      </w:r>
      <w:r w:rsidR="00F9056B" w:rsidRPr="008625A1">
        <w:rPr>
          <w:color w:val="000000" w:themeColor="text1"/>
        </w:rPr>
        <w:t xml:space="preserve">  Positive c</w:t>
      </w:r>
      <w:r w:rsidR="00206A22" w:rsidRPr="008625A1">
        <w:rPr>
          <w:color w:val="000000" w:themeColor="text1"/>
        </w:rPr>
        <w:t>orrelati</w:t>
      </w:r>
      <w:r w:rsidR="00591998" w:rsidRPr="008625A1">
        <w:rPr>
          <w:color w:val="000000" w:themeColor="text1"/>
        </w:rPr>
        <w:t>on between growth rate and population average gene expression was also shown for micro-organisms</w:t>
      </w:r>
      <w:r w:rsidR="00A52F74" w:rsidRPr="008625A1">
        <w:rPr>
          <w:color w:val="000000" w:themeColor="text1"/>
        </w:rPr>
        <w:t xml:space="preserve"> </w:t>
      </w:r>
      <w:r w:rsidR="00A52F74" w:rsidRPr="008625A1">
        <w:rPr>
          <w:color w:val="000000" w:themeColor="text1"/>
        </w:rPr>
        <w:fldChar w:fldCharType="begin"/>
      </w:r>
      <w:r w:rsidR="00BC6145" w:rsidRPr="008625A1">
        <w:rPr>
          <w:color w:val="000000" w:themeColor="text1"/>
        </w:rPr>
        <w:instrText xml:space="preserve"> ADDIN ZOTERO_ITEM CSL_CITATION {"citationID":"2mpbjmku1r","properties":{"formattedCitation":"{\\rtf \\super 24\\uc0\\u8211{}26\\nosupersub{}}","plainCitation":"24–26"},"citationItems":[{"id":453,"uris":["http://zotero.org/users/local/FOPKHRFW/items/NUQMJRZD"],"uri":["http://zotero.org/users/local/FOPKHRFW/items/NUQMJRZD"],"itemData":{"id":453,"type":"article-journal","title":"Growth Rate-Dependent Global Effects on Gene Expression in Bacteria","container-title":"Cell","page":"1366-1375","volume":"139","issue":"7","source":"ScienceDirect","abstract":"Summary\n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DOI":"10.1016/j.cell.2009.12.001","ISSN":"0092-8674","journalAbbreviation":"Cell","author":[{"family":"Klumpp","given":"Stefan"},{"family":"Zhang","given":"Zhongge"},{"family":"Hwa","given":"Terence"}],"issued":{"date-parts":[["2009",12,24]]}},"label":"page"},{"id":449,"uris":["http://zotero.org/users/local/FOPKHRFW/items/K68U8PPB"],"uri":["http://zotero.org/users/local/FOPKHRFW/items/K68U8PPB"],"itemData":{"id":449,"type":"article-journal","title":"Promoters maintain their relative activity levels under different growth conditions","container-title":"Molecular Systems Biology","page":"701","volume":"9","issue":"1","source":"msb.embopress.org","abstract":"Most genes change expression levels across conditions, but it is unclear which of these changes represents specific regulation and what determines their quantitative degree. Here, we accurately measured activities of </w:instrText>
      </w:r>
      <w:r w:rsidR="00BC6145" w:rsidRPr="008625A1">
        <w:rPr>
          <w:rFonts w:ascii="MS Mincho" w:eastAsia="MS Mincho" w:hAnsi="MS Mincho" w:cs="MS Mincho"/>
          <w:color w:val="000000" w:themeColor="text1"/>
        </w:rPr>
        <w:instrText>∼</w:instrText>
      </w:r>
      <w:r w:rsidR="00BC6145" w:rsidRPr="008625A1">
        <w:rPr>
          <w:color w:val="000000" w:themeColor="text1"/>
        </w:rPr>
        <w:instrText xml:space="preserve">900 S. cerevisiae and </w:instrText>
      </w:r>
      <w:r w:rsidR="00BC6145" w:rsidRPr="008625A1">
        <w:rPr>
          <w:rFonts w:ascii="MS Mincho" w:eastAsia="MS Mincho" w:hAnsi="MS Mincho" w:cs="MS Mincho"/>
          <w:color w:val="000000" w:themeColor="text1"/>
        </w:rPr>
        <w:instrText>∼</w:instrText>
      </w:r>
      <w:r w:rsidR="00BC6145" w:rsidRPr="008625A1">
        <w:rPr>
          <w:color w:val="000000" w:themeColor="text1"/>
        </w:rPr>
        <w:instrText>1800 E. coli promoters using fluorescent reporters. We show that in both organisms 60–90% of promoters change their expression between conditions by a constant global scaling factor that depends only on the conditions and not on the promoter's identity. Quantifying such global effects allows precise characterization of specific regulation—promoters deviating from the global scale line. These are organized into few functionally related groups that also adhere to scale lines</w:instrText>
      </w:r>
      <w:r w:rsidR="00BC6145" w:rsidRPr="008625A1">
        <w:rPr>
          <w:rFonts w:hint="eastAsia"/>
          <w:color w:val="000000" w:themeColor="text1"/>
        </w:rPr>
        <w:instrText xml:space="preserve"> and preserve their relative activities across conditions. Thus, only several scaling factors suffice to accurately describe genome</w:instrText>
      </w:r>
      <w:r w:rsidR="00BC6145" w:rsidRPr="008625A1">
        <w:rPr>
          <w:rFonts w:hint="eastAsia"/>
          <w:color w:val="000000" w:themeColor="text1"/>
        </w:rPr>
        <w:instrText>‐</w:instrText>
      </w:r>
      <w:r w:rsidR="00BC6145" w:rsidRPr="008625A1">
        <w:rPr>
          <w:rFonts w:hint="eastAsia"/>
          <w:color w:val="000000" w:themeColor="text1"/>
        </w:rPr>
        <w:instrText>wide expression profiles across conditions. We present a parameter</w:instrText>
      </w:r>
      <w:r w:rsidR="00BC6145" w:rsidRPr="008625A1">
        <w:rPr>
          <w:rFonts w:hint="eastAsia"/>
          <w:color w:val="000000" w:themeColor="text1"/>
        </w:rPr>
        <w:instrText>‐</w:instrText>
      </w:r>
      <w:r w:rsidR="00BC6145" w:rsidRPr="008625A1">
        <w:rPr>
          <w:rFonts w:hint="eastAsia"/>
          <w:color w:val="000000" w:themeColor="text1"/>
        </w:rPr>
        <w:instrText>free passive resource allocation model that quantitative</w:instrText>
      </w:r>
      <w:r w:rsidR="00BC6145" w:rsidRPr="008625A1">
        <w:rPr>
          <w:color w:val="000000" w:themeColor="text1"/>
        </w:rPr>
        <w:instrText>ly accounts for the global scaling factors. It suggests that many changes in expression across conditions result from global effects and not specific regulation, and provides means for quantitative interpretation of expression profiles.\nSynopsis\nLibraries of S. cerevisiae and E. coli promoter reporters measured under different conditions reveal scaling relationships between expression profiles across conditions and suggest that most changes in activity are due to global effects.\n\n&lt;img class=\"highwire-embed\" alt=\"Embedded Image\" src=\"http://d3dwu2jylmmhzr.cloudfront.net/sites/default/files/highwire/msb/9/1/701/embed/graphic-1.gif\"/&gt;\n\n\nBetween any two conditions, the activity of most promoters changes by a constant global scaling factor that de</w:instrText>
      </w:r>
      <w:r w:rsidR="00BC6145" w:rsidRPr="008625A1">
        <w:rPr>
          <w:rFonts w:hint="eastAsia"/>
          <w:color w:val="000000" w:themeColor="text1"/>
        </w:rPr>
        <w:instrText>pends only on the conditions and not on the promoter's identity.The value of the global scaling factor between any two conditions corresponds to the change in growth rate and magnitude of the condition</w:instrText>
      </w:r>
      <w:r w:rsidR="00BC6145" w:rsidRPr="008625A1">
        <w:rPr>
          <w:rFonts w:hint="eastAsia"/>
          <w:color w:val="000000" w:themeColor="text1"/>
        </w:rPr>
        <w:instrText>‐</w:instrText>
      </w:r>
      <w:r w:rsidR="00BC6145" w:rsidRPr="008625A1">
        <w:rPr>
          <w:rFonts w:hint="eastAsia"/>
          <w:color w:val="000000" w:themeColor="text1"/>
        </w:rPr>
        <w:instrText>specific response.When specific groups of genes are a</w:instrText>
      </w:r>
      <w:r w:rsidR="00BC6145" w:rsidRPr="008625A1">
        <w:rPr>
          <w:color w:val="000000" w:themeColor="text1"/>
        </w:rPr>
        <w:instrText>ctivated, they also tend to change according to scaling factors, changing the degree to which the entire group is activated, while preserving the ratios between genes within the group.Altogether, a handful of scaling factors are sufficient for quantitativ</w:instrText>
      </w:r>
      <w:r w:rsidR="00BC6145" w:rsidRPr="008625A1">
        <w:rPr>
          <w:rFonts w:hint="eastAsia"/>
          <w:color w:val="000000" w:themeColor="text1"/>
        </w:rPr>
        <w:instrText>ely describing genome</w:instrText>
      </w:r>
      <w:r w:rsidR="00BC6145" w:rsidRPr="008625A1">
        <w:rPr>
          <w:rFonts w:hint="eastAsia"/>
          <w:color w:val="000000" w:themeColor="text1"/>
        </w:rPr>
        <w:instrText>‐</w:instrText>
      </w:r>
      <w:r w:rsidR="00BC6145" w:rsidRPr="008625A1">
        <w:rPr>
          <w:rFonts w:hint="eastAsia"/>
          <w:color w:val="000000" w:themeColor="text1"/>
        </w:rPr>
        <w:instrText>wide expression profiles across conditions.","DOI":"10.1038/msb.2013.59","ISSN":"1744-4292, 1744-4292","note":"PMID: 24169404","language":"en","author":[{"family":"Keren","given":"Leeat"},{"family":"Zackay","given":"Ora"},{"family":"Lotan</w:instrText>
      </w:r>
      <w:r w:rsidR="00BC6145" w:rsidRPr="008625A1">
        <w:rPr>
          <w:rFonts w:hint="eastAsia"/>
          <w:color w:val="000000" w:themeColor="text1"/>
        </w:rPr>
        <w:instrText>‐</w:instrText>
      </w:r>
      <w:r w:rsidR="00BC6145" w:rsidRPr="008625A1">
        <w:rPr>
          <w:rFonts w:hint="eastAsia"/>
          <w:color w:val="000000" w:themeColor="text1"/>
        </w:rPr>
        <w:instrText>Pompan","given":"Maya"},{"family":"Barenholz","given":"Uri"},{"family":"Dekel","given":"Erez"},{"family":"Sasson","given":"Vered"},{"family":"Aidelberg","given":"Guy"},{"family":"Bren","given":"Anat"},{"family":"Zeevi","given":"Danny"},{"family":"We</w:instrText>
      </w:r>
      <w:r w:rsidR="00BC6145" w:rsidRPr="008625A1">
        <w:rPr>
          <w:color w:val="000000" w:themeColor="text1"/>
        </w:rPr>
        <w:instrText xml:space="preserve">inberger","given":"Adina"},{"family":"Alon","given":"Uri"},{"family":"Milo","given":"Ron"},{"family":"Segal","given":"Eran"}],"issued":{"date-parts":[["2013",1,1]]}},"label":"page"},{"id":448,"uris":["http://zotero.org/users/local/FOPKHRFW/items/ZX22CIF4"],"uri":["http://zotero.org/users/local/FOPKHRFW/items/ZX22CIF4"],"itemData":{"id":448,"type":"book","title":"Growth of the bacterial cell","publisher":"Sinauer Associates","author":[{"family":"Ingraham","given":"John L."},{"family":"Maaløe","given":"Ole"},{"family":"Neidhardt","given":"Frederick Carl"}],"issued":{"date-parts":[["1983"]]}},"label":"page"}],"schema":"https://github.com/citation-style-language/schema/raw/master/csl-citation.json"} </w:instrText>
      </w:r>
      <w:r w:rsidR="00A52F74" w:rsidRPr="008625A1">
        <w:rPr>
          <w:color w:val="000000" w:themeColor="text1"/>
        </w:rPr>
        <w:fldChar w:fldCharType="separate"/>
      </w:r>
      <w:r w:rsidR="00BC6145" w:rsidRPr="008625A1">
        <w:rPr>
          <w:rFonts w:ascii="Calibri" w:eastAsia="Times New Roman" w:cs="Times New Roman"/>
          <w:color w:val="000000" w:themeColor="text1"/>
          <w:vertAlign w:val="superscript"/>
        </w:rPr>
        <w:t>24–26</w:t>
      </w:r>
      <w:r w:rsidR="00A52F74" w:rsidRPr="008625A1">
        <w:rPr>
          <w:color w:val="000000" w:themeColor="text1"/>
        </w:rPr>
        <w:fldChar w:fldCharType="end"/>
      </w:r>
      <w:r w:rsidR="00591998" w:rsidRPr="008625A1">
        <w:rPr>
          <w:color w:val="000000" w:themeColor="text1"/>
        </w:rPr>
        <w:t xml:space="preserve">. </w:t>
      </w:r>
      <w:r w:rsidR="00CF0D9F" w:rsidRPr="008625A1">
        <w:rPr>
          <w:color w:val="000000" w:themeColor="text1"/>
        </w:rPr>
        <w:t>The direct consequence of those two is the negative correlation between growth and</w:t>
      </w:r>
      <w:r w:rsidR="00BC6145" w:rsidRPr="008625A1">
        <w:rPr>
          <w:color w:val="000000" w:themeColor="text1"/>
        </w:rPr>
        <w:t xml:space="preserve"> noise.</w:t>
      </w:r>
    </w:p>
    <w:p w14:paraId="0C491565" w14:textId="77777777" w:rsidR="00B542A6" w:rsidRPr="008625A1" w:rsidRDefault="00B542A6" w:rsidP="00CE4EB5">
      <w:pPr>
        <w:tabs>
          <w:tab w:val="left" w:pos="6853"/>
        </w:tabs>
        <w:rPr>
          <w:color w:val="000000" w:themeColor="text1"/>
        </w:rPr>
      </w:pPr>
    </w:p>
    <w:p w14:paraId="39C5F125" w14:textId="2801C1E0" w:rsidR="003E74D5" w:rsidRPr="008625A1" w:rsidRDefault="00AF0205" w:rsidP="00AF0205">
      <w:pPr>
        <w:tabs>
          <w:tab w:val="left" w:pos="6853"/>
        </w:tabs>
        <w:rPr>
          <w:color w:val="000000" w:themeColor="text1"/>
        </w:rPr>
      </w:pPr>
      <w:r w:rsidRPr="008625A1">
        <w:rPr>
          <w:color w:val="000000" w:themeColor="text1"/>
        </w:rPr>
        <w:t xml:space="preserve">Study of the relation between the predictability of specific external conditions with mRNA and protein abundances generate two statistically significant results. </w:t>
      </w:r>
      <w:r w:rsidR="00580719" w:rsidRPr="008625A1">
        <w:rPr>
          <w:color w:val="000000" w:themeColor="text1"/>
        </w:rPr>
        <w:t xml:space="preserve">First; growth phase can be reliably predicted from mRNA concentrations, stronger than any other condition that we investigate, on the other hand, the predictability of the growth phase from protein concentrations are limited. The reason for this </w:t>
      </w:r>
      <w:r w:rsidR="00580719" w:rsidRPr="00B0606B">
        <w:rPr>
          <w:color w:val="000000" w:themeColor="text1"/>
          <w:highlight w:val="yellow"/>
        </w:rPr>
        <w:t>might be</w:t>
      </w:r>
      <w:r w:rsidR="00580719" w:rsidRPr="008625A1">
        <w:rPr>
          <w:color w:val="000000" w:themeColor="text1"/>
        </w:rPr>
        <w:t xml:space="preserve"> related with different life-cycles of </w:t>
      </w:r>
      <w:r w:rsidR="00580719" w:rsidRPr="008625A1">
        <w:rPr>
          <w:color w:val="000000" w:themeColor="text1"/>
        </w:rPr>
        <w:lastRenderedPageBreak/>
        <w:t>mRNAs and proteins</w:t>
      </w:r>
      <w:r w:rsidR="00877B46" w:rsidRPr="008625A1">
        <w:rPr>
          <w:color w:val="000000" w:themeColor="text1"/>
        </w:rPr>
        <w:fldChar w:fldCharType="begin"/>
      </w:r>
      <w:r w:rsidR="00877B46" w:rsidRPr="008625A1">
        <w:rPr>
          <w:color w:val="000000" w:themeColor="text1"/>
        </w:rPr>
        <w:instrText xml:space="preserve"> ADDIN ZOTERO_ITEM CSL_CITATION {"citationID":"orcp6kih6","properties":{"formattedCitation":"{\\rtf \\super 27\\nosupersub{}}","plainCitation":"27"},"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8625A1">
        <w:rPr>
          <w:color w:val="000000" w:themeColor="text1"/>
        </w:rPr>
        <w:fldChar w:fldCharType="separate"/>
      </w:r>
      <w:r w:rsidR="00877B46" w:rsidRPr="008625A1">
        <w:rPr>
          <w:rFonts w:ascii="Calibri" w:eastAsia="Times New Roman" w:cs="Times New Roman"/>
          <w:color w:val="000000" w:themeColor="text1"/>
          <w:vertAlign w:val="superscript"/>
        </w:rPr>
        <w:t>27</w:t>
      </w:r>
      <w:r w:rsidR="00877B46" w:rsidRPr="008625A1">
        <w:rPr>
          <w:color w:val="000000" w:themeColor="text1"/>
        </w:rPr>
        <w:fldChar w:fldCharType="end"/>
      </w:r>
      <w:r w:rsidR="00580719" w:rsidRPr="008625A1">
        <w:rPr>
          <w:color w:val="000000" w:themeColor="text1"/>
        </w:rPr>
        <w:t>. Because of low degradation rates of proteins, a large portion of stationary phase protein composition of microorganisms w</w:t>
      </w:r>
      <w:r w:rsidR="00B62071" w:rsidRPr="008625A1">
        <w:rPr>
          <w:color w:val="000000" w:themeColor="text1"/>
        </w:rPr>
        <w:t>as</w:t>
      </w:r>
      <w:r w:rsidR="00580719" w:rsidRPr="008625A1">
        <w:rPr>
          <w:color w:val="000000" w:themeColor="text1"/>
        </w:rPr>
        <w:t xml:space="preserve"> transcribed in exponential phase. This increases the similarity between exponential and stationary phase protein compositions which </w:t>
      </w:r>
      <w:r w:rsidR="00580719" w:rsidRPr="00B0606B">
        <w:rPr>
          <w:color w:val="000000" w:themeColor="text1"/>
          <w:highlight w:val="yellow"/>
        </w:rPr>
        <w:t>might</w:t>
      </w:r>
      <w:r w:rsidR="00580719" w:rsidRPr="008625A1">
        <w:rPr>
          <w:color w:val="000000" w:themeColor="text1"/>
        </w:rPr>
        <w:t xml:space="preserve"> decrease the predictability of growth phase from protein data. On the contrariety, high mRNA degradation rates limit the presence of exponential phase mRNAs in stationary phase</w:t>
      </w:r>
      <w:r w:rsidR="001A27CC" w:rsidRPr="008625A1">
        <w:rPr>
          <w:color w:val="000000" w:themeColor="text1"/>
        </w:rPr>
        <w:fldChar w:fldCharType="begin"/>
      </w:r>
      <w:r w:rsidR="00877B46" w:rsidRPr="008625A1">
        <w:rPr>
          <w:color w:val="000000" w:themeColor="text1"/>
        </w:rPr>
        <w:instrText xml:space="preserve"> ADDIN ZOTERO_ITEM CSL_CITATION {"citationID":"pxGPbxnp","properties":{"formattedCitation":"{\\rtf \\super 28\\nosupersub{}}","plainCitation":"28"},"citationItems":[{"id":475,"uris":["http://zotero.org/users/local/FOPKHRFW/items/UNI425PS"],"uri":["http://zotero.org/users/local/FOPKHRFW/items/UNI425PS"],"itemData":{"id":475,"type":"book","title":"Encylopaedia of Molecular Biology","publisher":"John Wiley &amp; Sons","number-of-pages":"240","author":[{"family":"Kendrew","given":"John"}],"issued":{"date-parts":[["2009",7]]}},"locator":"94","label":"page"}],"schema":"https://github.com/citation-style-language/schema/raw/master/csl-citation.json"} </w:instrText>
      </w:r>
      <w:r w:rsidR="001A27CC" w:rsidRPr="008625A1">
        <w:rPr>
          <w:color w:val="000000" w:themeColor="text1"/>
        </w:rPr>
        <w:fldChar w:fldCharType="separate"/>
      </w:r>
      <w:r w:rsidR="00877B46" w:rsidRPr="008625A1">
        <w:rPr>
          <w:rFonts w:ascii="Calibri" w:eastAsia="Times New Roman" w:cs="Times New Roman"/>
          <w:color w:val="000000" w:themeColor="text1"/>
          <w:vertAlign w:val="superscript"/>
        </w:rPr>
        <w:t>28</w:t>
      </w:r>
      <w:r w:rsidR="001A27CC" w:rsidRPr="008625A1">
        <w:rPr>
          <w:color w:val="000000" w:themeColor="text1"/>
        </w:rPr>
        <w:fldChar w:fldCharType="end"/>
      </w:r>
      <w:r w:rsidR="00580719" w:rsidRPr="008625A1">
        <w:rPr>
          <w:color w:val="000000" w:themeColor="text1"/>
        </w:rPr>
        <w:t xml:space="preserve">. This generates more distinct exponential and stationary phase mRNA compositions, which </w:t>
      </w:r>
      <w:r w:rsidR="00580719" w:rsidRPr="00B0606B">
        <w:rPr>
          <w:color w:val="000000" w:themeColor="text1"/>
          <w:highlight w:val="yellow"/>
        </w:rPr>
        <w:t>might</w:t>
      </w:r>
      <w:r w:rsidR="00580719" w:rsidRPr="008625A1">
        <w:rPr>
          <w:color w:val="000000" w:themeColor="text1"/>
        </w:rPr>
        <w:t xml:space="preserve"> increase the predictability of growth phase from mRNA data. Second; carbon sources can be reliably predicted from protein concentrations, stronger than any other condition that we investigate, on the other hand, the predictability of carbon sources from mRNA concentrations are limited.  Carbon assimilation is heavily regulated with post-translational regulation</w:t>
      </w:r>
      <w:r w:rsidR="00C020D6" w:rsidRPr="008625A1">
        <w:rPr>
          <w:color w:val="000000" w:themeColor="text1"/>
        </w:rPr>
        <w:fldChar w:fldCharType="begin"/>
      </w:r>
      <w:r w:rsidR="00AA7107" w:rsidRPr="008625A1">
        <w:rPr>
          <w:color w:val="000000" w:themeColor="text1"/>
        </w:rPr>
        <w:instrText xml:space="preserve"> ADDIN ZOTERO_ITEM CSL_CITATION {"citationID":"13d0v7ka86","properties":{"formattedCitation":"{\\rtf \\super 29\\uc0\\u8211{}31\\nosupersub{}}","plainCitation":"29–31"},"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8625A1">
        <w:rPr>
          <w:color w:val="000000" w:themeColor="text1"/>
        </w:rPr>
        <w:fldChar w:fldCharType="separate"/>
      </w:r>
      <w:r w:rsidR="00AA7107" w:rsidRPr="008625A1">
        <w:rPr>
          <w:rFonts w:ascii="Calibri" w:eastAsia="Times New Roman" w:cs="Times New Roman"/>
          <w:color w:val="000000" w:themeColor="text1"/>
          <w:vertAlign w:val="superscript"/>
        </w:rPr>
        <w:t>29–31</w:t>
      </w:r>
      <w:r w:rsidR="00C020D6" w:rsidRPr="008625A1">
        <w:rPr>
          <w:color w:val="000000" w:themeColor="text1"/>
        </w:rPr>
        <w:fldChar w:fldCharType="end"/>
      </w:r>
      <w:r w:rsidR="00580719" w:rsidRPr="008625A1">
        <w:rPr>
          <w:color w:val="000000" w:themeColor="text1"/>
        </w:rPr>
        <w:t xml:space="preserve">, and this might be the reason of the greater predictive power of the E. coli proteome compared to </w:t>
      </w:r>
      <w:r w:rsidR="00580719" w:rsidRPr="008625A1">
        <w:rPr>
          <w:i/>
          <w:color w:val="000000" w:themeColor="text1"/>
        </w:rPr>
        <w:t>E.</w:t>
      </w:r>
      <w:r w:rsidR="00B62071" w:rsidRPr="008625A1">
        <w:rPr>
          <w:i/>
          <w:color w:val="000000" w:themeColor="text1"/>
        </w:rPr>
        <w:t xml:space="preserve"> </w:t>
      </w:r>
      <w:r w:rsidR="00580719" w:rsidRPr="008625A1">
        <w:rPr>
          <w:i/>
          <w:color w:val="000000" w:themeColor="text1"/>
        </w:rPr>
        <w:t>coli</w:t>
      </w:r>
      <w:r w:rsidR="00580719" w:rsidRPr="008625A1">
        <w:rPr>
          <w:color w:val="000000" w:themeColor="text1"/>
        </w:rPr>
        <w:t xml:space="preserve"> transcriptome. [figure 7 - Supplementary figure 8]. </w:t>
      </w:r>
      <w:r w:rsidR="00F109DC" w:rsidRPr="008625A1">
        <w:rPr>
          <w:color w:val="000000" w:themeColor="text1"/>
        </w:rPr>
        <w:t>Similar predictability of Mg</w:t>
      </w:r>
      <w:r w:rsidR="00F109DC" w:rsidRPr="008625A1">
        <w:rPr>
          <w:color w:val="000000" w:themeColor="text1"/>
          <w:vertAlign w:val="superscript"/>
        </w:rPr>
        <w:t xml:space="preserve">+2 </w:t>
      </w:r>
      <w:r w:rsidR="00F109DC" w:rsidRPr="008625A1">
        <w:rPr>
          <w:color w:val="000000" w:themeColor="text1"/>
        </w:rPr>
        <w:t>and Na</w:t>
      </w:r>
      <w:r w:rsidR="00F109DC" w:rsidRPr="008625A1">
        <w:rPr>
          <w:color w:val="000000" w:themeColor="text1"/>
          <w:vertAlign w:val="superscript"/>
        </w:rPr>
        <w:t>+1</w:t>
      </w:r>
      <w:r w:rsidR="00F109DC" w:rsidRPr="008625A1">
        <w:rPr>
          <w:color w:val="000000" w:themeColor="text1"/>
        </w:rPr>
        <w:t xml:space="preserve"> from mRNA and protein datasets indicate small to none post-translational regulation related with environmental salt content. </w:t>
      </w:r>
      <w:r w:rsidR="003E74D5" w:rsidRPr="008625A1">
        <w:rPr>
          <w:color w:val="000000" w:themeColor="text1"/>
        </w:rPr>
        <w:t xml:space="preserve">Those results are in agreement with </w:t>
      </w:r>
      <w:r w:rsidR="00613A47" w:rsidRPr="008625A1">
        <w:rPr>
          <w:color w:val="000000" w:themeColor="text1"/>
        </w:rPr>
        <w:t xml:space="preserve">the </w:t>
      </w:r>
      <w:r w:rsidR="003E74D5" w:rsidRPr="008625A1">
        <w:rPr>
          <w:color w:val="000000" w:themeColor="text1"/>
        </w:rPr>
        <w:t>previous investigation of the same dataset</w:t>
      </w:r>
      <w:r w:rsidR="003E74D5" w:rsidRPr="008625A1">
        <w:rPr>
          <w:color w:val="000000" w:themeColor="text1"/>
        </w:rPr>
        <w:fldChar w:fldCharType="begin"/>
      </w:r>
      <w:r w:rsidR="003E74D5" w:rsidRPr="008625A1">
        <w:rPr>
          <w:color w:val="000000" w:themeColor="text1"/>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sidRPr="008625A1">
        <w:rPr>
          <w:color w:val="000000" w:themeColor="text1"/>
        </w:rPr>
        <w:fldChar w:fldCharType="separate"/>
      </w:r>
      <w:r w:rsidR="003E74D5" w:rsidRPr="008625A1">
        <w:rPr>
          <w:rFonts w:ascii="Calibri" w:eastAsia="Times New Roman" w:cs="Times New Roman"/>
          <w:color w:val="000000" w:themeColor="text1"/>
          <w:vertAlign w:val="superscript"/>
        </w:rPr>
        <w:t>6</w:t>
      </w:r>
      <w:r w:rsidR="003E74D5" w:rsidRPr="008625A1">
        <w:rPr>
          <w:color w:val="000000" w:themeColor="text1"/>
        </w:rPr>
        <w:fldChar w:fldCharType="end"/>
      </w:r>
      <w:r w:rsidR="009B7CA2" w:rsidRPr="008625A1">
        <w:rPr>
          <w:color w:val="000000" w:themeColor="text1"/>
        </w:rPr>
        <w:t>.</w:t>
      </w:r>
      <w:r w:rsidR="007E4B08" w:rsidRPr="008625A1">
        <w:rPr>
          <w:color w:val="000000" w:themeColor="text1"/>
        </w:rPr>
        <w:t xml:space="preserve"> </w:t>
      </w:r>
      <w:r w:rsidR="003E74D5" w:rsidRPr="008625A1">
        <w:rPr>
          <w:color w:val="000000" w:themeColor="text1"/>
        </w:rPr>
        <w:t xml:space="preserve">In that study, we looked for cluster purity with the help of cophenetic distance of the dendrogram generated for mRNA and protein datasets </w:t>
      </w:r>
      <w:r w:rsidR="003E74D5" w:rsidRPr="008625A1">
        <w:rPr>
          <w:color w:val="000000" w:themeColor="text1"/>
        </w:rPr>
        <w:fldChar w:fldCharType="begin"/>
      </w:r>
      <w:r w:rsidR="00AA7107" w:rsidRPr="008625A1">
        <w:rPr>
          <w:color w:val="000000" w:themeColor="text1"/>
        </w:rPr>
        <w:instrText xml:space="preserve"> ADDIN ZOTERO_ITEM CSL_CITATION {"citationID":"e5gosg61b","properties":{"formattedCitation":"{\\rtf \\super 32,33\\nosupersub{}}","plainCitation":"32,33"},"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sidRPr="008625A1">
        <w:rPr>
          <w:color w:val="000000" w:themeColor="text1"/>
        </w:rPr>
        <w:fldChar w:fldCharType="separate"/>
      </w:r>
      <w:r w:rsidR="00AA7107" w:rsidRPr="008625A1">
        <w:rPr>
          <w:rFonts w:ascii="Calibri" w:eastAsia="Times New Roman" w:cs="Times New Roman"/>
          <w:color w:val="000000" w:themeColor="text1"/>
          <w:vertAlign w:val="superscript"/>
        </w:rPr>
        <w:t>32,33</w:t>
      </w:r>
      <w:r w:rsidR="003E74D5" w:rsidRPr="008625A1">
        <w:rPr>
          <w:color w:val="000000" w:themeColor="text1"/>
        </w:rPr>
        <w:fldChar w:fldCharType="end"/>
      </w:r>
      <w:r w:rsidR="003E74D5" w:rsidRPr="008625A1">
        <w:rPr>
          <w:color w:val="000000" w:themeColor="text1"/>
        </w:rPr>
        <w:t>. Comparison of those results with the predictability of the external conditions indicate</w:t>
      </w:r>
      <w:r w:rsidR="000A1F5A" w:rsidRPr="008625A1">
        <w:rPr>
          <w:color w:val="000000" w:themeColor="text1"/>
        </w:rPr>
        <w:t>s</w:t>
      </w:r>
      <w:r w:rsidR="003E74D5" w:rsidRPr="008625A1">
        <w:rPr>
          <w:color w:val="000000" w:themeColor="text1"/>
        </w:rPr>
        <w:t>, more the sample clusters are isola</w:t>
      </w:r>
      <w:r w:rsidR="004C06D5" w:rsidRPr="008625A1">
        <w:rPr>
          <w:color w:val="000000" w:themeColor="text1"/>
        </w:rPr>
        <w:t>ted more predictable they a</w:t>
      </w:r>
      <w:r w:rsidR="003E171B" w:rsidRPr="008625A1">
        <w:rPr>
          <w:color w:val="000000" w:themeColor="text1"/>
        </w:rPr>
        <w:t xml:space="preserve">re.  If we focus on paired data and look for the prediction performance for intersected mRNA, intersected protein and intersected mRNA &amp; protein data we see that </w:t>
      </w:r>
      <w:r w:rsidR="00477403" w:rsidRPr="008625A1">
        <w:rPr>
          <w:color w:val="000000" w:themeColor="text1"/>
        </w:rPr>
        <w:t>most of the time</w:t>
      </w:r>
      <w:r w:rsidR="001B6AE3" w:rsidRPr="008625A1">
        <w:rPr>
          <w:color w:val="000000" w:themeColor="text1"/>
        </w:rPr>
        <w:t xml:space="preserve"> </w:t>
      </w:r>
      <w:r w:rsidR="00477403" w:rsidRPr="008625A1">
        <w:rPr>
          <w:color w:val="000000" w:themeColor="text1"/>
        </w:rPr>
        <w:t>combined data performance is in between mRNA performance and protein performance and closed to the higher one</w:t>
      </w:r>
      <w:r w:rsidR="00A222E9" w:rsidRPr="008625A1">
        <w:rPr>
          <w:color w:val="000000" w:themeColor="text1"/>
        </w:rPr>
        <w:t xml:space="preserve"> [</w:t>
      </w:r>
      <w:r w:rsidR="00B03AB6" w:rsidRPr="008625A1">
        <w:rPr>
          <w:color w:val="000000" w:themeColor="text1"/>
        </w:rPr>
        <w:t>Supplementary figure</w:t>
      </w:r>
      <w:r w:rsidR="00A222E9" w:rsidRPr="008625A1">
        <w:rPr>
          <w:color w:val="000000" w:themeColor="text1"/>
        </w:rPr>
        <w:t xml:space="preserve"> 8]</w:t>
      </w:r>
      <w:r w:rsidR="00477403" w:rsidRPr="008625A1">
        <w:rPr>
          <w:color w:val="000000" w:themeColor="text1"/>
        </w:rPr>
        <w:t>.</w:t>
      </w:r>
      <w:r w:rsidR="00A658B1" w:rsidRPr="008625A1">
        <w:rPr>
          <w:color w:val="000000" w:themeColor="text1"/>
        </w:rPr>
        <w:t xml:space="preserve"> </w:t>
      </w:r>
    </w:p>
    <w:p w14:paraId="6F8149EB" w14:textId="77777777" w:rsidR="00877B46" w:rsidRDefault="00877B46" w:rsidP="00AF0205">
      <w:pPr>
        <w:tabs>
          <w:tab w:val="left" w:pos="6853"/>
        </w:tabs>
        <w:rPr>
          <w:color w:val="E36C0A" w:themeColor="accent6" w:themeShade="BF"/>
        </w:rPr>
      </w:pPr>
    </w:p>
    <w:p w14:paraId="6CA7C503" w14:textId="77777777" w:rsidR="00B524F7" w:rsidRDefault="00B524F7" w:rsidP="004F79A2"/>
    <w:p w14:paraId="33F9C5FD" w14:textId="6E243511" w:rsidR="003121F4" w:rsidRDefault="003121F4" w:rsidP="004F79A2">
      <w:r>
        <w:t xml:space="preserve">The biggest </w:t>
      </w:r>
      <w:r w:rsidR="0061605D">
        <w:t>limitation</w:t>
      </w:r>
      <w:bookmarkStart w:id="0" w:name="_GoBack"/>
      <w:bookmarkEnd w:id="0"/>
      <w:r>
        <w:t xml:space="preserve"> of the work is the sample size, although the sample size is </w:t>
      </w:r>
      <w:r w:rsidR="00B0234D">
        <w:t>comparable or larger</w:t>
      </w:r>
      <w:r>
        <w:t xml:space="preserve"> compared to similar </w:t>
      </w:r>
      <w:r w:rsidR="00B553F8">
        <w:t xml:space="preserve">multi-conditional transcriptomic </w:t>
      </w:r>
      <w:r w:rsidR="00E351A7">
        <w:t>and/</w:t>
      </w:r>
      <w:r w:rsidR="00B553F8">
        <w:t xml:space="preserve">or proteomic studies </w:t>
      </w:r>
      <w:r w:rsidR="00FA188D">
        <w:fldChar w:fldCharType="begin"/>
      </w:r>
      <w:r w:rsidR="00AA7107">
        <w:instrText xml:space="preserve"> ADDIN ZOTERO_ITEM CSL_CITATION {"citationID":"auoenBbo","properties":{"formattedCitation":"{\\rtf \\super 34\\uc0\\u8211{}37\\nosupersub{}}","plainCitation":"34–37"},"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fldChar w:fldCharType="separate"/>
      </w:r>
      <w:r w:rsidR="00AA7107" w:rsidRPr="00AA7107">
        <w:rPr>
          <w:rFonts w:ascii="Calibri" w:eastAsia="Times New Roman" w:cs="Times New Roman"/>
          <w:vertAlign w:val="superscript"/>
        </w:rPr>
        <w:t>34–37</w:t>
      </w:r>
      <w:r w:rsidR="00FA188D">
        <w:fldChar w:fldCharType="end"/>
      </w:r>
      <w:r>
        <w:t xml:space="preserve">, the comparison between </w:t>
      </w:r>
      <w:r w:rsidR="007B6038">
        <w:t>all data</w:t>
      </w:r>
      <w:r>
        <w:t xml:space="preserve"> and intersection </w:t>
      </w:r>
      <w:r w:rsidR="007B6038">
        <w:t xml:space="preserve">data </w:t>
      </w:r>
      <w:r>
        <w:t xml:space="preserve">analyses </w:t>
      </w:r>
      <w:r w:rsidR="0014544F">
        <w:t>[</w:t>
      </w:r>
      <w:r w:rsidR="00B82310">
        <w:t xml:space="preserve">figure </w:t>
      </w:r>
      <w:r w:rsidR="00B93FC2">
        <w:t>4a</w:t>
      </w:r>
      <w:r w:rsidR="00B82310">
        <w:t xml:space="preserve"> vs sup</w:t>
      </w:r>
      <w:r w:rsidR="00290B28">
        <w:t>plementary figure 4</w:t>
      </w:r>
      <w:r w:rsidR="00B93FC2">
        <w:t xml:space="preserve"> and figure 4b</w:t>
      </w:r>
      <w:r w:rsidR="00290B28">
        <w:t xml:space="preserve"> vs. supplementary figure 5</w:t>
      </w:r>
      <w:r w:rsidR="0014544F">
        <w:t>]</w:t>
      </w:r>
      <w:r w:rsidR="00B82310">
        <w:t xml:space="preserve"> </w:t>
      </w:r>
      <w:r w:rsidR="006D6530">
        <w:t xml:space="preserve">indicates </w:t>
      </w:r>
      <w:r>
        <w:t xml:space="preserve">the </w:t>
      </w:r>
      <w:r w:rsidR="006D6530">
        <w:t>prediction power decreases</w:t>
      </w:r>
      <w:r w:rsidR="009D5B90">
        <w:t xml:space="preserve"> as the training set gets smaller</w:t>
      </w:r>
      <w:r w:rsidR="006D6530">
        <w:t xml:space="preserve"> for both mRNA and protein data</w:t>
      </w:r>
      <w:r>
        <w:t xml:space="preserve">. </w:t>
      </w:r>
      <w:r w:rsidR="000A40F3">
        <w:t>T</w:t>
      </w:r>
      <w:r w:rsidR="00752AEB">
        <w:t>his trend</w:t>
      </w:r>
      <w:r w:rsidR="000A40F3">
        <w:t xml:space="preserve"> indicate</w:t>
      </w:r>
      <w:r w:rsidR="000B162D">
        <w:t>s</w:t>
      </w:r>
      <w:r>
        <w:t xml:space="preserve"> we are not in stationary </w:t>
      </w:r>
      <w:r w:rsidR="007B2E45">
        <w:t>predictability</w:t>
      </w:r>
      <w:r w:rsidR="006D6530">
        <w:t xml:space="preserve"> </w:t>
      </w:r>
      <w:r>
        <w:t>regime</w:t>
      </w:r>
      <w:r w:rsidR="006D6530">
        <w:t xml:space="preserve"> </w:t>
      </w:r>
      <w:r>
        <w:t>in terms of</w:t>
      </w:r>
      <w:r w:rsidR="009A2858">
        <w:t xml:space="preserve"> the</w:t>
      </w:r>
      <w:r>
        <w:t xml:space="preserve"> number of samples. </w:t>
      </w:r>
    </w:p>
    <w:p w14:paraId="23B0C2BC" w14:textId="77777777" w:rsidR="00DB5448" w:rsidRDefault="00DB5448" w:rsidP="004F79A2"/>
    <w:p w14:paraId="4F2B6C94" w14:textId="49D7DB08" w:rsidR="00DB5448" w:rsidRDefault="00DB5448" w:rsidP="004F79A2">
      <w:r>
        <w:t>The second problem seems to be associated with sample number bias</w:t>
      </w:r>
      <w:r w:rsidR="00FA56F0">
        <w:fldChar w:fldCharType="begin"/>
      </w:r>
      <w:r w:rsidR="00AA7107">
        <w:instrText xml:space="preserve"> ADDIN ZOTERO_ITEM CSL_CITATION {"citationID":"2el8qmqlas","properties":{"formattedCitation":"{\\rtf \\super 38\\uc0\\u8211{}40\\nosupersub{}}","plainCitation":"38–40"},"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fldChar w:fldCharType="separate"/>
      </w:r>
      <w:r w:rsidR="00AA7107" w:rsidRPr="00AA7107">
        <w:rPr>
          <w:rFonts w:ascii="Calibri" w:eastAsia="Times New Roman" w:cs="Times New Roman"/>
          <w:vertAlign w:val="superscript"/>
        </w:rPr>
        <w:t>38–40</w:t>
      </w:r>
      <w:r w:rsidR="00FA56F0">
        <w:fldChar w:fldCharType="end"/>
      </w:r>
      <w:r>
        <w:t>, although we made</w:t>
      </w:r>
      <w:r w:rsidR="003367F9">
        <w:t xml:space="preserve"> </w:t>
      </w:r>
      <w:r>
        <w:t>correction</w:t>
      </w:r>
      <w:r w:rsidR="003367F9">
        <w:t>s</w:t>
      </w:r>
      <w:r>
        <w:t xml:space="preserve"> with weight factors</w:t>
      </w:r>
      <w:r w:rsidR="000E6A0F">
        <w:fldChar w:fldCharType="begin"/>
      </w:r>
      <w:r w:rsidR="00AA7107">
        <w:instrText xml:space="preserve"> ADDIN ZOTERO_ITEM CSL_CITATION {"citationID":"wOCuwVZ1","properties":{"formattedCitation":"{\\rtf \\super 41,42\\nosupersub{}}","plainCitation":"41,42"},"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fldChar w:fldCharType="separate"/>
      </w:r>
      <w:r w:rsidR="00AA7107" w:rsidRPr="00AA7107">
        <w:rPr>
          <w:rFonts w:ascii="Calibri" w:eastAsia="Times New Roman" w:cs="Times New Roman"/>
          <w:vertAlign w:val="superscript"/>
        </w:rPr>
        <w:t>41,42</w:t>
      </w:r>
      <w:r w:rsidR="000E6A0F">
        <w:fldChar w:fldCharType="end"/>
      </w:r>
      <w:r w:rsidR="00AE0060">
        <w:t xml:space="preserve"> and</w:t>
      </w:r>
      <w:r w:rsidR="003148EC">
        <w:t>, we chose the multi-</w:t>
      </w:r>
      <w:r w:rsidR="003367F9">
        <w:t>conditional macro F1 score</w:t>
      </w:r>
      <w:r w:rsidR="00B15E66">
        <w:fldChar w:fldCharType="begin"/>
      </w:r>
      <w:r w:rsidR="00AA7107">
        <w:instrText xml:space="preserve"> ADDIN ZOTERO_ITEM CSL_CITATION {"citationID":"R99eTgb5","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fldChar w:fldCharType="separate"/>
      </w:r>
      <w:r w:rsidR="00AA7107" w:rsidRPr="00AA7107">
        <w:rPr>
          <w:rFonts w:ascii="Calibri" w:eastAsia="Times New Roman" w:cs="Times New Roman"/>
          <w:vertAlign w:val="superscript"/>
        </w:rPr>
        <w:t>43</w:t>
      </w:r>
      <w:r w:rsidR="00B15E66">
        <w:fldChar w:fldCharType="end"/>
      </w:r>
      <w:r w:rsidR="003367F9">
        <w:t xml:space="preserve"> for </w:t>
      </w:r>
      <w:r w:rsidR="0027159B">
        <w:t xml:space="preserve">cost function in </w:t>
      </w:r>
      <w:r w:rsidR="003148EC">
        <w:t xml:space="preserve">the </w:t>
      </w:r>
      <w:r w:rsidR="0027159B">
        <w:t>optimization process.</w:t>
      </w:r>
      <w:r w:rsidR="003367F9">
        <w:t xml:space="preserve"> </w:t>
      </w:r>
      <w:r w:rsidR="00701097">
        <w:t>it seems</w:t>
      </w:r>
      <w:r w:rsidR="003148EC">
        <w:t xml:space="preserve">, </w:t>
      </w:r>
      <w:r w:rsidR="00701097">
        <w:t xml:space="preserve">there is </w:t>
      </w:r>
      <w:r w:rsidR="003148EC">
        <w:t xml:space="preserve">still </w:t>
      </w:r>
      <w:r w:rsidR="00701097">
        <w:t xml:space="preserve">a correlation between sample </w:t>
      </w:r>
      <w:r w:rsidR="00752AEB">
        <w:t>size and prediction performance; i.e</w:t>
      </w:r>
      <w:r w:rsidR="00CD3DF0">
        <w:t>.</w:t>
      </w:r>
      <w:r w:rsidR="00701097">
        <w:t xml:space="preserve"> </w:t>
      </w:r>
      <w:r w:rsidR="00752AEB">
        <w:t>the predictability of individual conditions increases with</w:t>
      </w:r>
      <w:r w:rsidR="003148EC">
        <w:t xml:space="preserve"> the</w:t>
      </w:r>
      <w:r w:rsidR="00752AEB">
        <w:t xml:space="preserve"> number of training samples (supplementary figure 3).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03C5832A" w14:textId="77777777" w:rsidR="004967D2" w:rsidRPr="004967D2" w:rsidRDefault="004967D2" w:rsidP="004967D2"/>
    <w:p w14:paraId="4F4C97E7" w14:textId="114932EB" w:rsidR="00E41A2F" w:rsidRDefault="005D13B2" w:rsidP="005D13B2">
      <w:r>
        <w:t xml:space="preserve">We use the same data sets that were used </w:t>
      </w:r>
      <w:r w:rsidR="00EF0E9E">
        <w:t>in a previous study</w:t>
      </w:r>
      <w:r>
        <w:t xml:space="preserve"> [cite]. For all single variable test, and also for multi-</w:t>
      </w:r>
      <w:r w:rsidR="00EF0E9E">
        <w:t>conditional</w:t>
      </w:r>
      <w:r>
        <w:t xml:space="preserve"> prediction tests except for combining mRNA and proteins we use all available data. For combination tests</w:t>
      </w:r>
      <w:r w:rsidR="00EF0E9E">
        <w:t>,</w:t>
      </w:r>
      <w:r>
        <w:t xml:space="preserve"> we use</w:t>
      </w:r>
      <w:r w:rsidR="00EF0E9E">
        <w:t xml:space="preserve"> the</w:t>
      </w:r>
      <w:r>
        <w:t xml:space="preserv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lastRenderedPageBreak/>
        <w:t>Prediction Methodology and Parameters</w:t>
      </w:r>
    </w:p>
    <w:p w14:paraId="4B458AA5" w14:textId="77777777" w:rsidR="004967D2" w:rsidRPr="004967D2" w:rsidRDefault="004967D2" w:rsidP="004967D2"/>
    <w:p w14:paraId="28AA77A0" w14:textId="62686BB5" w:rsidR="002B4B63" w:rsidRDefault="002B4B63" w:rsidP="002B4B63">
      <w:r>
        <w:t>The initial preparation of the dat</w:t>
      </w:r>
      <w:r w:rsidR="006E32EE">
        <w:t>a is similar to a</w:t>
      </w:r>
      <w:r w:rsidR="006F7D10">
        <w:t xml:space="preserve"> </w:t>
      </w:r>
      <w:r w:rsidR="006E32EE">
        <w:t>previous study on the same data set</w:t>
      </w:r>
      <w:r w:rsidR="006F7D10">
        <w:t xml:space="preserve"> </w:t>
      </w:r>
      <w:r w:rsidR="006F7D10">
        <w:fldChar w:fldCharType="begin"/>
      </w:r>
      <w:r w:rsidR="00E80F9B">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E80F9B" w:rsidRPr="00E80F9B">
        <w:rPr>
          <w:rFonts w:ascii="Calibri" w:eastAsia="Times New Roman" w:cs="Times New Roman"/>
          <w:vertAlign w:val="superscript"/>
        </w:rPr>
        <w:t>7</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 xml:space="preserve">ormalized data with </w:t>
      </w:r>
      <w:r w:rsidR="002A4578">
        <w:t xml:space="preserve">the </w:t>
      </w:r>
      <w:r w:rsidR="00C53E57">
        <w:t>DeSeq2</w:t>
      </w:r>
      <w:r w:rsidR="00C53E57">
        <w:fldChar w:fldCharType="begin"/>
      </w:r>
      <w:r w:rsidR="00E80F9B">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E80F9B" w:rsidRPr="00E80F9B">
        <w:rPr>
          <w:rFonts w:ascii="Calibri" w:eastAsia="Times New Roman" w:cs="Times New Roman"/>
          <w:vertAlign w:val="superscript"/>
        </w:rPr>
        <w:t>11</w:t>
      </w:r>
      <w:r w:rsidR="00C53E57">
        <w:fldChar w:fldCharType="end"/>
      </w:r>
      <w:r w:rsidR="00A23686">
        <w:t xml:space="preserve"> </w:t>
      </w:r>
      <w:r w:rsidR="002A4578">
        <w:t xml:space="preserve">package </w:t>
      </w:r>
      <w:r w:rsidR="00A23686">
        <w:t>and apply</w:t>
      </w:r>
      <w:r>
        <w:t xml:space="preserve"> </w:t>
      </w:r>
      <w:r w:rsidR="00A23686" w:rsidRPr="00A23686">
        <w:t>vari</w:t>
      </w:r>
      <w:r w:rsidR="00A23686">
        <w:t>ance stabilizing transformation</w:t>
      </w:r>
      <w:r w:rsidR="00A230F8">
        <w:fldChar w:fldCharType="begin"/>
      </w:r>
      <w:r w:rsidR="00AA7107">
        <w:instrText xml:space="preserve"> ADDIN ZOTERO_ITEM CSL_CITATION {"citationID":"pmvj8744n","properties":{"formattedCitation":"{\\rtf \\super 44\\nosupersub{}}","plainCitation":"44"},"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AA7107" w:rsidRPr="00AA7107">
        <w:rPr>
          <w:rFonts w:ascii="Calibri" w:eastAsia="Times New Roman" w:cs="Times New Roman"/>
          <w:vertAlign w:val="superscript"/>
        </w:rPr>
        <w:t>44</w:t>
      </w:r>
      <w:r w:rsidR="00A230F8">
        <w:fldChar w:fldCharType="end"/>
      </w:r>
      <w:r w:rsidR="00512BEF">
        <w:t xml:space="preserve"> (</w:t>
      </w:r>
      <w:r w:rsidR="00512BEF" w:rsidRPr="00B13BD4">
        <w:rPr>
          <w:rFonts w:ascii="Courier New" w:hAnsi="Courier New" w:cs="Courier New"/>
        </w:rPr>
        <w:t>vst</w:t>
      </w:r>
      <w:r w:rsidR="00512BEF" w:rsidRPr="0083752F">
        <w:t>)</w:t>
      </w:r>
      <w:r w:rsidR="00A23686">
        <w:t xml:space="preserve"> on it.</w:t>
      </w:r>
      <w:r w:rsidR="00BB0534">
        <w:t xml:space="preserve"> </w:t>
      </w:r>
    </w:p>
    <w:p w14:paraId="27DF073B" w14:textId="77777777" w:rsidR="00A23686" w:rsidRDefault="00A23686" w:rsidP="002B4B63"/>
    <w:p w14:paraId="46F1491C" w14:textId="18B219AC" w:rsidR="00D31817" w:rsidRDefault="00FA7704" w:rsidP="002B4B63">
      <w:r w:rsidRPr="00FA7704">
        <w:t>In the next step, we divide the data into two subsets; named training&amp;tune set and test set. The division is semi-random i.e. algorithm preserves the ratios of different conditions in training&amp;tune and test subsets.</w:t>
      </w:r>
      <w:r>
        <w:t xml:space="preserve"> </w:t>
      </w:r>
      <w:r w:rsidR="00D81467">
        <w:t>We preserve the condition labels for training</w:t>
      </w:r>
      <w:r w:rsidR="003C7F9C">
        <w:t>&amp;tune</w:t>
      </w:r>
      <w:r w:rsidR="00D81467">
        <w:t xml:space="preserve"> data but we delete the labels of the samples for</w:t>
      </w:r>
      <w:r w:rsidR="005941A7">
        <w:t xml:space="preserve"> the</w:t>
      </w:r>
      <w:r w:rsidR="00D81467">
        <w:t xml:space="preserve"> test set. We then apply frozen Surrogate Variable Analysis</w:t>
      </w:r>
      <w:r w:rsidR="007C5580">
        <w:fldChar w:fldCharType="begin"/>
      </w:r>
      <w:r w:rsidR="00E80F9B">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E00A86" w:rsidRPr="00E00A86">
        <w:rPr>
          <w:rFonts w:ascii="Calibri" w:eastAsia="Times New Roman" w:cs="Times New Roman"/>
          <w:vertAlign w:val="superscript"/>
        </w:rPr>
        <w:t>21</w:t>
      </w:r>
      <w:r w:rsidR="007C5580">
        <w:fldChar w:fldCharType="end"/>
      </w:r>
      <w:r w:rsidR="00C53E57">
        <w:t xml:space="preserve"> (fSVA)</w:t>
      </w:r>
      <w:r w:rsidR="00D81467">
        <w:t xml:space="preserve"> to get rid of the </w:t>
      </w:r>
      <w:r w:rsidR="006D40B2">
        <w:t>batch effects in the sample. The algorithm can correct the batch effects on both training</w:t>
      </w:r>
      <w:r w:rsidR="003C7F9C">
        <w:t>&amp;tune</w:t>
      </w:r>
      <w:r w:rsidR="006D40B2">
        <w:t xml:space="preserve"> and test data without know</w:t>
      </w:r>
      <w:r w:rsidR="009657AB">
        <w:t>ing the labels of the test data</w:t>
      </w:r>
      <w:r w:rsidR="00A50373">
        <w:t xml:space="preserve">. </w:t>
      </w:r>
      <w:r w:rsidR="00F03A4F">
        <w:t>After fSVA we use principal component analysis</w:t>
      </w:r>
      <w:r w:rsidR="00D828F4">
        <w:fldChar w:fldCharType="begin"/>
      </w:r>
      <w:r w:rsidR="00E80F9B">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E80F9B" w:rsidRPr="00E80F9B">
        <w:rPr>
          <w:rFonts w:ascii="Calibri" w:eastAsia="Times New Roman" w:cs="Times New Roman"/>
          <w:vertAlign w:val="superscript"/>
        </w:rPr>
        <w:t>13</w:t>
      </w:r>
      <w:r w:rsidR="00D828F4">
        <w:fldChar w:fldCharType="end"/>
      </w:r>
      <w:r w:rsidR="00F03A4F">
        <w:t xml:space="preserve"> (PCA) to define </w:t>
      </w:r>
      <w:r w:rsidR="00C77470">
        <w:t xml:space="preserve">the </w:t>
      </w:r>
      <w:r w:rsidR="00F03A4F">
        <w:t>principle axis of training</w:t>
      </w:r>
      <w:r w:rsidR="001E2818">
        <w:t>&amp;tune</w:t>
      </w:r>
      <w:r w:rsidR="00F03A4F">
        <w:t xml:space="preserve"> set and rotate the test</w:t>
      </w:r>
      <w:r w:rsidR="00A50373">
        <w:t xml:space="preserve"> data</w:t>
      </w:r>
      <w:r w:rsidR="00F03A4F">
        <w:t xml:space="preserve"> set with respect to </w:t>
      </w:r>
      <w:r w:rsidR="00C77470">
        <w:t xml:space="preserve">the </w:t>
      </w:r>
      <w:r w:rsidR="00F03A4F">
        <w:t>principal axis of training</w:t>
      </w:r>
      <w:r w:rsidR="001E2818">
        <w:t>&amp;tune</w:t>
      </w:r>
      <w:r w:rsidR="00F03A4F">
        <w:t xml:space="preserve"> set</w:t>
      </w:r>
      <w:r w:rsidR="001E2818">
        <w:t>.</w:t>
      </w:r>
      <w:r w:rsidR="00A50373">
        <w:t xml:space="preserve"> </w:t>
      </w:r>
      <w:r w:rsidR="001E2818" w:rsidRPr="00E00781">
        <w:rPr>
          <w:color w:val="000000" w:themeColor="text1"/>
        </w:rPr>
        <w:t xml:space="preserve">We then </w:t>
      </w:r>
      <w:r w:rsidR="00B664DB">
        <w:rPr>
          <w:color w:val="000000" w:themeColor="text1"/>
        </w:rPr>
        <w:t>pick the most significant top xx</w:t>
      </w:r>
      <w:r w:rsidR="001E2818" w:rsidRPr="00E00781">
        <w:rPr>
          <w:color w:val="000000" w:themeColor="text1"/>
        </w:rPr>
        <w:t xml:space="preserve"> axis</w:t>
      </w:r>
      <w:r w:rsidR="001E2818">
        <w:rPr>
          <w:color w:val="000000" w:themeColor="text1"/>
        </w:rPr>
        <w:t xml:space="preserve"> for both training&amp;tune,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dimension reduced training&amp;tun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C77470">
        <w:rPr>
          <w:color w:val="000000" w:themeColor="text1"/>
        </w:rPr>
        <w:t>,</w:t>
      </w:r>
      <w:r w:rsidR="006D466B">
        <w:t xml:space="preserve"> </w:t>
      </w:r>
      <w:r w:rsidR="00D31817">
        <w:t xml:space="preserve">we </w:t>
      </w:r>
      <w:r w:rsidR="00D95AA8">
        <w:t xml:space="preserve">calculate size factors </w:t>
      </w:r>
      <w:r w:rsidR="006D466B">
        <w:t xml:space="preserve">with </w:t>
      </w:r>
      <w:r w:rsidR="00C77470">
        <w:t xml:space="preserve">the </w:t>
      </w:r>
      <w:r w:rsidR="006D466B">
        <w:t xml:space="preserve">DeSeq2 algorithm </w:t>
      </w:r>
      <w:r w:rsidR="00D95AA8">
        <w:t xml:space="preserve">and batch effects </w:t>
      </w:r>
      <w:r w:rsidR="006D466B">
        <w:t xml:space="preserve">with </w:t>
      </w:r>
      <w:r w:rsidR="00C77470">
        <w:t xml:space="preserve">the </w:t>
      </w:r>
      <w:r w:rsidR="006D466B">
        <w:t xml:space="preserve">fSVA algorithm </w:t>
      </w:r>
      <w:r w:rsidR="00C77470">
        <w:t>individually then combine two</w:t>
      </w:r>
      <w:r w:rsidR="00D95AA8">
        <w:t xml:space="preserve"> datasets and apply PCA on </w:t>
      </w:r>
      <w:r w:rsidR="006D466B">
        <w:t>combined data.</w:t>
      </w:r>
      <w:r w:rsidR="006300F6">
        <w:t xml:space="preserve"> We run this process </w:t>
      </w:r>
      <w:r w:rsidR="00146A6C">
        <w:t xml:space="preserve">and call the training and tuning algorithm </w:t>
      </w:r>
      <w:r w:rsidR="00B664DB">
        <w:t>xx</w:t>
      </w:r>
      <w:r w:rsidR="006300F6">
        <w:t xml:space="preserve"> times with independent divisions between </w:t>
      </w:r>
      <w:r w:rsidR="006300F6">
        <w:rPr>
          <w:color w:val="000000" w:themeColor="text1"/>
        </w:rPr>
        <w:t>training&amp;tune, and test data sets.</w:t>
      </w:r>
    </w:p>
    <w:p w14:paraId="70813AF5" w14:textId="77777777" w:rsidR="003B581C" w:rsidRDefault="003B581C" w:rsidP="002B4B63"/>
    <w:p w14:paraId="070DABE6" w14:textId="5A6186A7" w:rsidR="00351162" w:rsidRDefault="003B581C" w:rsidP="002B4B63">
      <w:r>
        <w:t>The training and tuning algorithm firstly divide the data as train and tune dataset</w:t>
      </w:r>
      <w:r w:rsidR="00C77470">
        <w:t>s semi-</w:t>
      </w:r>
      <w:r>
        <w:t xml:space="preserve">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r w:rsidR="00F46B02" w:rsidRPr="00003B9F">
        <w:rPr>
          <w:rFonts w:ascii="Courier New" w:hAnsi="Courier New" w:cs="Courier New"/>
        </w:rPr>
        <w:t>ntree</w:t>
      </w:r>
      <w:r w:rsidR="00F46B02">
        <w:t xml:space="preserve">, </w:t>
      </w:r>
      <w:r w:rsidR="00F46B02" w:rsidRPr="00F12E76">
        <w:rPr>
          <w:rFonts w:ascii="Courier New" w:hAnsi="Courier New" w:cs="Courier New"/>
        </w:rPr>
        <w:t>mtry</w:t>
      </w:r>
      <w:r w:rsidR="00F46B02">
        <w:t xml:space="preserve">, and </w:t>
      </w:r>
      <w:r w:rsidR="00F46B02" w:rsidRPr="00F12E76">
        <w:rPr>
          <w:rFonts w:ascii="Courier New" w:hAnsi="Courier New" w:cs="Courier New"/>
        </w:rPr>
        <w:t>nodesize</w:t>
      </w:r>
      <w:r w:rsidR="00F46B02">
        <w:t xml:space="preserve"> parameters for random forest algorithms </w:t>
      </w:r>
      <w:r w:rsidR="00256C78">
        <w:t>(Table 3)</w:t>
      </w:r>
      <w:r w:rsidR="005E50E4">
        <w:t>. We use e1071 package</w:t>
      </w:r>
      <w:r w:rsidR="006F005D">
        <w:fldChar w:fldCharType="begin"/>
      </w:r>
      <w:r w:rsidR="00E80F9B">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E80F9B" w:rsidRPr="00E80F9B">
        <w:rPr>
          <w:rFonts w:ascii="Calibri" w:eastAsia="Times New Roman" w:cs="Times New Roman"/>
          <w:vertAlign w:val="superscript"/>
        </w:rPr>
        <w:t>8</w:t>
      </w:r>
      <w:r w:rsidR="006F005D">
        <w:fldChar w:fldCharType="end"/>
      </w:r>
      <w:r w:rsidR="005E50E4">
        <w:t xml:space="preserve"> for implementing </w:t>
      </w:r>
      <w:r w:rsidR="00506B36">
        <w:t>support vector machines with linear, radi</w:t>
      </w:r>
      <w:r w:rsidR="00C77470">
        <w:t>al and sigmoid kernels that based on</w:t>
      </w:r>
      <w:r w:rsidR="00506B36">
        <w:t xml:space="preserve"> </w:t>
      </w:r>
      <w:r w:rsidR="00C77470">
        <w:t xml:space="preserve">the </w:t>
      </w:r>
      <w:r w:rsidR="00A14D94">
        <w:t>libSVM</w:t>
      </w:r>
      <w:r w:rsidR="006F005D">
        <w:fldChar w:fldCharType="begin"/>
      </w:r>
      <w:r w:rsidR="00AA7107">
        <w:instrText xml:space="preserve"> ADDIN ZOTERO_ITEM CSL_CITATION {"citationID":"qsee37rkn","properties":{"formattedCitation":"{\\rtf \\super 45\\nosupersub{}}","plainCitation":"45"},"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AA7107" w:rsidRPr="00AA7107">
        <w:rPr>
          <w:rFonts w:ascii="Calibri" w:eastAsia="Times New Roman" w:cs="Times New Roman"/>
          <w:vertAlign w:val="superscript"/>
        </w:rPr>
        <w:t>45</w:t>
      </w:r>
      <w:r w:rsidR="006F005D">
        <w:fldChar w:fldCharType="end"/>
      </w:r>
      <w:r w:rsidR="00A14D94">
        <w:t xml:space="preserve"> library</w:t>
      </w:r>
      <w:r w:rsidR="006F005D">
        <w:t xml:space="preserve"> and </w:t>
      </w:r>
      <w:r w:rsidR="00C77470">
        <w:t xml:space="preserve">the </w:t>
      </w:r>
      <w:r w:rsidR="006F005D">
        <w:t>randomForest package</w:t>
      </w:r>
      <w:r w:rsidR="00256C78">
        <w:fldChar w:fldCharType="begin"/>
      </w:r>
      <w:r w:rsidR="00E80F9B">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E80F9B" w:rsidRPr="00E80F9B">
        <w:rPr>
          <w:rFonts w:ascii="Calibri" w:eastAsia="Times New Roman" w:cs="Times New Roman"/>
          <w:vertAlign w:val="superscript"/>
        </w:rPr>
        <w:t>9</w:t>
      </w:r>
      <w:r w:rsidR="00256C78">
        <w:fldChar w:fldCharType="end"/>
      </w:r>
      <w:r w:rsidR="006F005D">
        <w:t xml:space="preserve"> for random forest algorithm</w:t>
      </w:r>
      <w:r w:rsidR="005E50E4">
        <w:t>.</w:t>
      </w:r>
      <w:r w:rsidR="00DE68F4">
        <w:t xml:space="preserve"> </w:t>
      </w:r>
    </w:p>
    <w:p w14:paraId="33223458" w14:textId="77777777" w:rsidR="00351162" w:rsidRDefault="00351162" w:rsidP="002B4B63"/>
    <w:p w14:paraId="71DD60CF" w14:textId="68ED9A3C" w:rsidR="00FB503D" w:rsidRDefault="00DE68F4" w:rsidP="002B4B63">
      <w:r>
        <w:t>We apply multiple sets of tests; we either try to predict an individual parameter such as growth phase, carbon source, Mg</w:t>
      </w:r>
      <w:r w:rsidRPr="009612C0">
        <w:rPr>
          <w:vertAlign w:val="superscript"/>
        </w:rPr>
        <w:t>+2</w:t>
      </w:r>
      <w:r>
        <w:t xml:space="preserve"> concentration or Na</w:t>
      </w:r>
      <w:r w:rsidRPr="009612C0">
        <w:rPr>
          <w:vertAlign w:val="superscript"/>
        </w:rPr>
        <w:t>+</w:t>
      </w:r>
      <w:r>
        <w:t xml:space="preserve"> concentration; or we try to predict all multiple conditions at </w:t>
      </w:r>
      <w:r w:rsidR="00351162">
        <w:t>one single run. We run our pipeline</w:t>
      </w:r>
      <w:r>
        <w:t xml:space="preserve"> on all mRNA, all protein, and combined mRNA</w:t>
      </w:r>
      <w:r w:rsidR="00351162">
        <w:t>-protein data. We run our pipeline</w:t>
      </w:r>
      <w:r>
        <w:t xml:space="preserve"> on </w:t>
      </w:r>
      <w:r w:rsidR="009323C9">
        <w:t xml:space="preserve">three distinct phase combinations: 1.) </w:t>
      </w:r>
      <w:r>
        <w:t xml:space="preserve">all phases, </w:t>
      </w:r>
      <w:r w:rsidR="009323C9">
        <w:t>2.) only on exponential phase and 3.)</w:t>
      </w:r>
      <w:r>
        <w:t xml:space="preserve"> only on stationary phase</w:t>
      </w:r>
      <w:r w:rsidR="00890466">
        <w:t xml:space="preserve"> </w:t>
      </w:r>
      <w:r w:rsidR="00976B5E" w:rsidRPr="00976B5E">
        <w:rPr>
          <w:color w:val="FFFFFF" w:themeColor="background1"/>
          <w:highlight w:val="darkMagenta"/>
        </w:rPr>
        <w:t>(S</w:t>
      </w:r>
      <w:r w:rsidR="00F46B02" w:rsidRPr="00976B5E">
        <w:rPr>
          <w:color w:val="FFFFFF" w:themeColor="background1"/>
          <w:highlight w:val="darkMagenta"/>
        </w:rPr>
        <w:t>upplementary Table 1</w:t>
      </w:r>
      <w:r w:rsidR="00890466" w:rsidRPr="00976B5E">
        <w:rPr>
          <w:color w:val="FFFFFF" w:themeColor="background1"/>
          <w:highlight w:val="darkMagenta"/>
        </w:rPr>
        <w:t>)</w:t>
      </w:r>
      <w:r w:rsidRPr="00976B5E">
        <w:rPr>
          <w:color w:val="FFFFFF" w:themeColor="background1"/>
          <w:highlight w:val="darkMagenta"/>
        </w:rPr>
        <w:t>.</w:t>
      </w:r>
      <w:r w:rsidR="00F46B02" w:rsidRPr="00976B5E">
        <w:rPr>
          <w:color w:val="FFFFFF" w:themeColor="background1"/>
        </w:rPr>
        <w:t xml:space="preserve"> </w:t>
      </w:r>
    </w:p>
    <w:p w14:paraId="751BE51E" w14:textId="77777777" w:rsidR="00FB503D" w:rsidRDefault="00FB503D" w:rsidP="002B4B63"/>
    <w:p w14:paraId="42013FF2" w14:textId="71D13D22"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xml:space="preserve">, we apply a class weight normalization for training of all four models; where class weights are inversely proportional to number of training samples and calculated independently for each training </w:t>
      </w:r>
      <w:r w:rsidR="005F35C7">
        <w:t>run</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each algorith</w:t>
      </w:r>
      <w:r w:rsidR="004C4324">
        <w:t xml:space="preserve">m </w:t>
      </w:r>
      <w:r w:rsidR="000717DC">
        <w:t xml:space="preserve">and label this parameter combination, </w:t>
      </w:r>
      <w:r w:rsidR="000717DC">
        <w:lastRenderedPageBreak/>
        <w:t>algorithm match as</w:t>
      </w:r>
      <w:r w:rsidR="005F35C7">
        <w:t xml:space="preserve"> winner algorithm for each of xx</w:t>
      </w:r>
      <w:r w:rsidR="000717DC">
        <w:t xml:space="preserve"> independent divisions between </w:t>
      </w:r>
      <w:r w:rsidR="000717DC">
        <w:rPr>
          <w:color w:val="000000" w:themeColor="text1"/>
        </w:rPr>
        <w:t>training&amp;tune, and test data sets.</w:t>
      </w:r>
    </w:p>
    <w:p w14:paraId="44FEFA89" w14:textId="77777777" w:rsidR="00085507" w:rsidRDefault="00085507" w:rsidP="002B4B63"/>
    <w:p w14:paraId="29149862" w14:textId="2D8250BE" w:rsidR="002B4B63" w:rsidRDefault="000717DC" w:rsidP="002B4B63">
      <w:r>
        <w:t>At the end of</w:t>
      </w:r>
      <w:r w:rsidR="00B664DB">
        <w:t xml:space="preserve"> all procedure we end up with xx*4=xx</w:t>
      </w:r>
      <w:r>
        <w:t xml:space="preserve">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02671974" w:rsidR="00C1017A" w:rsidRDefault="00C1017A" w:rsidP="008563C5">
      <w:r>
        <w:t xml:space="preserve">The metric </w:t>
      </w:r>
      <w:r w:rsidR="005B092A">
        <w:t>we use is</w:t>
      </w:r>
      <w:r w:rsidR="00016490">
        <w:t xml:space="preserve"> the</w:t>
      </w:r>
      <w:r w:rsidR="005B092A">
        <w:t xml:space="preserve"> multi class macro</w:t>
      </w:r>
      <w:r w:rsidR="007D0071">
        <w:t xml:space="preserve"> F1 score </w:t>
      </w:r>
      <w:r w:rsidR="008434EC">
        <w:fldChar w:fldCharType="begin"/>
      </w:r>
      <w:r w:rsidR="00AA7107">
        <w:instrText xml:space="preserve"> ADDIN ZOTERO_ITEM CSL_CITATION {"citationID":"Ksg7mTw4","properties":{"formattedCitation":"{\\rtf \\super 10,43,46\\nosupersub{}}","plainCitation":"10,43,4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AA7107" w:rsidRPr="00AA7107">
        <w:rPr>
          <w:rFonts w:ascii="Calibri" w:eastAsia="Times New Roman" w:cs="Times New Roman"/>
          <w:vertAlign w:val="superscript"/>
        </w:rPr>
        <w:t>10,43,46</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5282867C" w:rsidR="003C5C57" w:rsidRPr="003C5C57" w:rsidRDefault="00577AA9"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sidR="00627009">
        <w:rPr>
          <w:rFonts w:ascii="Arial" w:eastAsia="Times New Roman" w:hAnsi="Arial" w:cs="Arial"/>
          <w:color w:val="222222"/>
          <w:sz w:val="19"/>
          <w:szCs w:val="19"/>
        </w:rPr>
        <w:t xml:space="preserve">   </w:t>
      </w:r>
      <w:r w:rsidR="00627009" w:rsidRPr="003C5C57">
        <w:rPr>
          <w:rFonts w:ascii="Arial" w:eastAsia="Times New Roman" w:hAnsi="Arial" w:cs="Arial"/>
          <w:color w:val="222222"/>
          <w:sz w:val="19"/>
          <w:szCs w:val="19"/>
        </w:rPr>
        <w:t>;</w:t>
      </w:r>
      <w:r w:rsidR="00627009">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sidR="00627009">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AA7107">
        <w:rPr>
          <w:rFonts w:ascii="Arial" w:eastAsia="Times New Roman" w:hAnsi="Arial" w:cs="Arial"/>
          <w:color w:val="222222"/>
          <w:sz w:val="19"/>
          <w:szCs w:val="19"/>
        </w:rPr>
        <w:instrText xml:space="preserve"> ADDIN ZOTERO_ITEM CSL_CITATION {"citationID":"1ap6va2hfv","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AA7107" w:rsidRPr="00AA7107">
        <w:rPr>
          <w:rFonts w:ascii="Arial" w:eastAsia="Times New Roman" w:hAnsi="Arial" w:cs="Arial"/>
          <w:color w:val="000000"/>
          <w:sz w:val="19"/>
          <w:vertAlign w:val="superscript"/>
        </w:rPr>
        <w:t>43</w:t>
      </w:r>
      <w:r w:rsidR="00E52998">
        <w:rPr>
          <w:rFonts w:ascii="Arial" w:eastAsia="Times New Roman" w:hAnsi="Arial" w:cs="Arial"/>
          <w:color w:val="222222"/>
          <w:sz w:val="19"/>
          <w:szCs w:val="19"/>
        </w:rPr>
        <w:fldChar w:fldCharType="end"/>
      </w:r>
    </w:p>
    <w:p w14:paraId="19C8BC23" w14:textId="1456C923" w:rsidR="003C5C57" w:rsidRDefault="00577AA9"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E80F9B">
        <w:rPr>
          <w:rFonts w:ascii="Arial" w:eastAsia="Times New Roman" w:hAnsi="Arial" w:cs="Arial"/>
          <w:color w:val="222222"/>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E80F9B" w:rsidRPr="00E80F9B">
        <w:rPr>
          <w:rFonts w:ascii="Arial" w:eastAsia="Times New Roman" w:hAnsi="Arial" w:cs="Arial"/>
          <w:color w:val="000000"/>
          <w:sz w:val="19"/>
          <w:vertAlign w:val="superscript"/>
        </w:rPr>
        <w:t>10</w:t>
      </w:r>
      <w:r w:rsidR="00E52998">
        <w:rPr>
          <w:rFonts w:ascii="Arial" w:eastAsia="Times New Roman" w:hAnsi="Arial" w:cs="Arial"/>
          <w:color w:val="222222"/>
          <w:sz w:val="19"/>
          <w:szCs w:val="19"/>
        </w:rPr>
        <w:fldChar w:fldCharType="end"/>
      </w:r>
    </w:p>
    <w:p w14:paraId="558C9DE8" w14:textId="52FBFC2F" w:rsidR="00E52998" w:rsidRPr="003C5C57" w:rsidRDefault="00311774" w:rsidP="003F6EA0">
      <w:r>
        <w:t>w</w:t>
      </w:r>
      <w:r w:rsidR="00E52998" w:rsidRPr="003F6EA0">
        <w:t>e picked the first on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13885A74" w14:textId="77777777" w:rsidR="00B664DB" w:rsidRPr="0098024D" w:rsidRDefault="00B664DB" w:rsidP="00B664DB">
      <w:r>
        <w:t xml:space="preserve">All statistical analyses were performed in R. </w:t>
      </w:r>
      <w:r w:rsidRPr="0098024D">
        <w:t xml:space="preserve">All processed data and analysis scripts are available on github: </w:t>
      </w:r>
      <w:hyperlink r:id="rId9" w:history="1">
        <w:r w:rsidRPr="0098024D">
          <w:rPr>
            <w:rStyle w:val="Hyperlink"/>
          </w:rPr>
          <w:t>https://github.com/umutcaglar/ecoli_multiple_growth_conditions</w:t>
        </w:r>
      </w:hyperlink>
    </w:p>
    <w:p w14:paraId="654490E2" w14:textId="053B550C" w:rsidR="005346B9" w:rsidRDefault="00B664DB" w:rsidP="00315216">
      <w:r w:rsidRPr="0098024D">
        <w:rPr>
          <w:color w:val="000000" w:themeColor="text1"/>
        </w:rPr>
        <w:t>Raw Illumina read data and processed files of read counts per gene and normalized expression levels per gene have been deposited in the NCBI GEO database</w:t>
      </w:r>
      <w:r w:rsidRPr="0098024D">
        <w:rPr>
          <w:color w:val="000000" w:themeColor="text1"/>
        </w:rPr>
        <w:fldChar w:fldCharType="begin"/>
      </w:r>
      <w:r w:rsidR="00AA7107">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98024D">
        <w:rPr>
          <w:color w:val="000000" w:themeColor="text1"/>
        </w:rPr>
        <w:fldChar w:fldCharType="separate"/>
      </w:r>
      <w:r w:rsidR="00AA7107" w:rsidRPr="00AA7107">
        <w:rPr>
          <w:rFonts w:ascii="Calibri" w:eastAsia="Times New Roman" w:cs="Times New Roman"/>
          <w:color w:val="000000"/>
          <w:vertAlign w:val="superscript"/>
        </w:rPr>
        <w:t>47</w:t>
      </w:r>
      <w:r w:rsidRPr="0098024D">
        <w:rPr>
          <w:color w:val="000000" w:themeColor="text1"/>
        </w:rPr>
        <w:fldChar w:fldCharType="end"/>
      </w:r>
      <w:r w:rsidRPr="0098024D">
        <w:rPr>
          <w:color w:val="000000" w:themeColor="text1"/>
        </w:rPr>
        <w:t xml:space="preserve">  (accession GSE67402 for the glucose time-course previously published</w:t>
      </w:r>
      <w:r w:rsidRPr="0098024D">
        <w:rPr>
          <w:color w:val="000000" w:themeColor="text1"/>
        </w:rPr>
        <w:fldChar w:fldCharType="begin"/>
      </w:r>
      <w:r w:rsidR="00B637E0">
        <w:rPr>
          <w:color w:val="000000" w:themeColor="text1"/>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98024D">
        <w:rPr>
          <w:color w:val="000000" w:themeColor="text1"/>
        </w:rPr>
        <w:fldChar w:fldCharType="separate"/>
      </w:r>
      <w:r w:rsidR="00B637E0" w:rsidRPr="00B637E0">
        <w:rPr>
          <w:rFonts w:ascii="Calibri" w:eastAsia="Times New Roman" w:cs="Times New Roman"/>
          <w:color w:val="000000"/>
          <w:vertAlign w:val="superscript"/>
        </w:rPr>
        <w:t>7</w:t>
      </w:r>
      <w:r w:rsidRPr="0098024D">
        <w:rPr>
          <w:color w:val="000000" w:themeColor="text1"/>
        </w:rPr>
        <w:fldChar w:fldCharType="end"/>
      </w:r>
      <w:r w:rsidRPr="0098024D">
        <w:rPr>
          <w:color w:val="000000" w:themeColor="text1"/>
        </w:rPr>
        <w:t xml:space="preserve">, </w:t>
      </w:r>
      <w:r w:rsidRPr="003309CB">
        <w:rPr>
          <w:color w:val="000000" w:themeColor="text1"/>
        </w:rPr>
        <w:t xml:space="preserve">accession </w:t>
      </w:r>
      <w:r w:rsidRPr="003309CB">
        <w:t>GSE94117</w:t>
      </w:r>
      <w:r w:rsidRPr="0098024D">
        <w:rPr>
          <w:color w:val="000000" w:themeColor="text1"/>
        </w:rPr>
        <w:t xml:space="preserve"> for all other experiments). The mass spectrometry proteomics data have been deposited to the ProteomeXchange Consortium via the PRIDE partner repository</w:t>
      </w:r>
      <w:r w:rsidRPr="0098024D">
        <w:rPr>
          <w:color w:val="000000" w:themeColor="text1"/>
        </w:rPr>
        <w:fldChar w:fldCharType="begin"/>
      </w:r>
      <w:r w:rsidR="00AA7107">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98024D">
        <w:rPr>
          <w:color w:val="000000" w:themeColor="text1"/>
        </w:rPr>
        <w:fldChar w:fldCharType="separate"/>
      </w:r>
      <w:r w:rsidR="00AA7107" w:rsidRPr="00AA7107">
        <w:rPr>
          <w:rFonts w:ascii="Calibri" w:eastAsia="Times New Roman" w:cs="Times New Roman"/>
          <w:color w:val="000000"/>
          <w:vertAlign w:val="superscript"/>
        </w:rPr>
        <w:t>48</w:t>
      </w:r>
      <w:r w:rsidRPr="0098024D">
        <w:rPr>
          <w:color w:val="000000" w:themeColor="text1"/>
        </w:rPr>
        <w:fldChar w:fldCharType="end"/>
      </w:r>
      <w:r w:rsidRPr="0098024D">
        <w:rPr>
          <w:color w:val="000000" w:themeColor="text1"/>
        </w:rPr>
        <w:t xml:space="preserve"> (accession PXD002140 for the glucose time-course previously published</w:t>
      </w:r>
      <w:r w:rsidRPr="0098024D">
        <w:rPr>
          <w:color w:val="000000" w:themeColor="text1"/>
        </w:rPr>
        <w:fldChar w:fldCharType="begin"/>
      </w:r>
      <w:r w:rsidR="00B637E0">
        <w:rPr>
          <w:color w:val="000000" w:themeColor="text1"/>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98024D">
        <w:rPr>
          <w:color w:val="000000" w:themeColor="text1"/>
        </w:rPr>
        <w:fldChar w:fldCharType="separate"/>
      </w:r>
      <w:r w:rsidR="00B637E0" w:rsidRPr="00B637E0">
        <w:rPr>
          <w:rFonts w:ascii="Calibri" w:eastAsia="Times New Roman" w:cs="Times New Roman"/>
          <w:color w:val="000000"/>
          <w:vertAlign w:val="superscript"/>
        </w:rPr>
        <w:t>7</w:t>
      </w:r>
      <w:r w:rsidRPr="0098024D">
        <w:rPr>
          <w:color w:val="000000" w:themeColor="text1"/>
        </w:rPr>
        <w:fldChar w:fldCharType="end"/>
      </w:r>
      <w:r w:rsidRPr="0098024D">
        <w:rPr>
          <w:color w:val="000000" w:themeColor="text1"/>
        </w:rPr>
        <w:t>, accession PXD005721 for all other experiments</w:t>
      </w:r>
      <w:r>
        <w:rPr>
          <w:color w:val="000000" w:themeColor="text1"/>
        </w:rPr>
        <w:t>.</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5FE70FCC" w14:textId="77777777" w:rsidR="00AA7107" w:rsidRPr="00AA7107" w:rsidRDefault="000717DC" w:rsidP="00AA7107">
      <w:pPr>
        <w:pStyle w:val="Bibliography"/>
        <w:rPr>
          <w:rFonts w:ascii="Calibri"/>
        </w:rPr>
      </w:pPr>
      <w:r>
        <w:rPr>
          <w:rFonts w:ascii="Calibri"/>
        </w:rPr>
        <w:fldChar w:fldCharType="begin"/>
      </w:r>
      <w:r w:rsidR="00C77470">
        <w:rPr>
          <w:rFonts w:ascii="Calibri"/>
        </w:rPr>
        <w:instrText xml:space="preserve"> ADDIN ZOTERO_BIBL {"custom":[]} CSL_BIBLIOGRAPHY </w:instrText>
      </w:r>
      <w:r>
        <w:rPr>
          <w:rFonts w:ascii="Calibri"/>
        </w:rPr>
        <w:fldChar w:fldCharType="separate"/>
      </w:r>
      <w:r w:rsidR="00AA7107" w:rsidRPr="00AA7107">
        <w:rPr>
          <w:rFonts w:ascii="Calibri"/>
        </w:rPr>
        <w:t>1.</w:t>
      </w:r>
      <w:r w:rsidR="00AA7107" w:rsidRPr="00AA7107">
        <w:rPr>
          <w:rFonts w:ascii="Calibri"/>
        </w:rPr>
        <w:tab/>
        <w:t xml:space="preserve">Kim, M., Rai, N., Zorraquino, V. &amp; Tagkopoulos, I. Multi-omics integration accurately predicts cellular state in unexplored conditions for Escherichia coli. </w:t>
      </w:r>
      <w:r w:rsidR="00AA7107" w:rsidRPr="00AA7107">
        <w:rPr>
          <w:rFonts w:ascii="Calibri"/>
          <w:i/>
          <w:iCs/>
        </w:rPr>
        <w:t>Nat. Commun.</w:t>
      </w:r>
      <w:r w:rsidR="00AA7107" w:rsidRPr="00AA7107">
        <w:rPr>
          <w:rFonts w:ascii="Calibri"/>
        </w:rPr>
        <w:t xml:space="preserve"> </w:t>
      </w:r>
      <w:r w:rsidR="00AA7107" w:rsidRPr="00AA7107">
        <w:rPr>
          <w:rFonts w:ascii="Calibri"/>
          <w:b/>
          <w:bCs/>
        </w:rPr>
        <w:t>7,</w:t>
      </w:r>
      <w:r w:rsidR="00AA7107" w:rsidRPr="00AA7107">
        <w:rPr>
          <w:rFonts w:ascii="Calibri"/>
        </w:rPr>
        <w:t xml:space="preserve"> (2016).</w:t>
      </w:r>
    </w:p>
    <w:p w14:paraId="3E55ED8F" w14:textId="77777777" w:rsidR="00AA7107" w:rsidRPr="00AA7107" w:rsidRDefault="00AA7107" w:rsidP="00AA7107">
      <w:pPr>
        <w:pStyle w:val="Bibliography"/>
        <w:rPr>
          <w:rFonts w:ascii="Calibri"/>
        </w:rPr>
      </w:pPr>
      <w:r w:rsidRPr="00AA7107">
        <w:rPr>
          <w:rFonts w:ascii="Calibri"/>
        </w:rPr>
        <w:t>2.</w:t>
      </w:r>
      <w:r w:rsidRPr="00AA7107">
        <w:rPr>
          <w:rFonts w:ascii="Calibri"/>
        </w:rPr>
        <w:tab/>
        <w:t xml:space="preserve">Leek, J. T. </w:t>
      </w:r>
      <w:r w:rsidRPr="00AA7107">
        <w:rPr>
          <w:rFonts w:ascii="Calibri"/>
          <w:i/>
          <w:iCs/>
        </w:rPr>
        <w:t>et al.</w:t>
      </w:r>
      <w:r w:rsidRPr="00AA7107">
        <w:rPr>
          <w:rFonts w:ascii="Calibri"/>
        </w:rPr>
        <w:t xml:space="preserve"> Tackling the widespread and critical impact of batch effects in high-throughput data. </w:t>
      </w:r>
      <w:r w:rsidRPr="00AA7107">
        <w:rPr>
          <w:rFonts w:ascii="Calibri"/>
          <w:i/>
          <w:iCs/>
        </w:rPr>
        <w:t>Nat. Rev. Genet.</w:t>
      </w:r>
      <w:r w:rsidRPr="00AA7107">
        <w:rPr>
          <w:rFonts w:ascii="Calibri"/>
        </w:rPr>
        <w:t xml:space="preserve"> </w:t>
      </w:r>
      <w:r w:rsidRPr="00AA7107">
        <w:rPr>
          <w:rFonts w:ascii="Calibri"/>
          <w:b/>
          <w:bCs/>
        </w:rPr>
        <w:t>11,</w:t>
      </w:r>
      <w:r w:rsidRPr="00AA7107">
        <w:rPr>
          <w:rFonts w:ascii="Calibri"/>
        </w:rPr>
        <w:t xml:space="preserve"> (2010).</w:t>
      </w:r>
    </w:p>
    <w:p w14:paraId="018768BC" w14:textId="77777777" w:rsidR="00AA7107" w:rsidRPr="00AA7107" w:rsidRDefault="00AA7107" w:rsidP="00AA7107">
      <w:pPr>
        <w:pStyle w:val="Bibliography"/>
        <w:rPr>
          <w:rFonts w:ascii="Calibri"/>
        </w:rPr>
      </w:pPr>
      <w:r w:rsidRPr="00AA7107">
        <w:rPr>
          <w:rFonts w:ascii="Calibri"/>
        </w:rPr>
        <w:t>3.</w:t>
      </w:r>
      <w:r w:rsidRPr="00AA7107">
        <w:rPr>
          <w:rFonts w:ascii="Calibri"/>
        </w:rPr>
        <w:tab/>
        <w:t xml:space="preserve">Scharpf, R. B. </w:t>
      </w:r>
      <w:r w:rsidRPr="00AA7107">
        <w:rPr>
          <w:rFonts w:ascii="Calibri"/>
          <w:i/>
          <w:iCs/>
        </w:rPr>
        <w:t>et al.</w:t>
      </w:r>
      <w:r w:rsidRPr="00AA7107">
        <w:rPr>
          <w:rFonts w:ascii="Calibri"/>
        </w:rPr>
        <w:t xml:space="preserve"> A multilevel model to address batch effects in copy number estimation using SNP arrays. </w:t>
      </w:r>
      <w:r w:rsidRPr="00AA7107">
        <w:rPr>
          <w:rFonts w:ascii="Calibri"/>
          <w:i/>
          <w:iCs/>
        </w:rPr>
        <w:t>Biostat. Oxf. Engl.</w:t>
      </w:r>
      <w:r w:rsidRPr="00AA7107">
        <w:rPr>
          <w:rFonts w:ascii="Calibri"/>
        </w:rPr>
        <w:t xml:space="preserve"> </w:t>
      </w:r>
      <w:r w:rsidRPr="00AA7107">
        <w:rPr>
          <w:rFonts w:ascii="Calibri"/>
          <w:b/>
          <w:bCs/>
        </w:rPr>
        <w:t>12,</w:t>
      </w:r>
      <w:r w:rsidRPr="00AA7107">
        <w:rPr>
          <w:rFonts w:ascii="Calibri"/>
        </w:rPr>
        <w:t xml:space="preserve"> 33–50 (2011).</w:t>
      </w:r>
    </w:p>
    <w:p w14:paraId="42C9A959" w14:textId="77777777" w:rsidR="00AA7107" w:rsidRPr="00AA7107" w:rsidRDefault="00AA7107" w:rsidP="00AA7107">
      <w:pPr>
        <w:pStyle w:val="Bibliography"/>
        <w:rPr>
          <w:rFonts w:ascii="Calibri"/>
        </w:rPr>
      </w:pPr>
      <w:r w:rsidRPr="00AA7107">
        <w:rPr>
          <w:rFonts w:ascii="Calibri"/>
        </w:rPr>
        <w:t>4.</w:t>
      </w:r>
      <w:r w:rsidRPr="00AA7107">
        <w:rPr>
          <w:rFonts w:ascii="Calibri"/>
        </w:rPr>
        <w:tab/>
        <w:t xml:space="preserve">Brandes, A. </w:t>
      </w:r>
      <w:r w:rsidRPr="00AA7107">
        <w:rPr>
          <w:rFonts w:ascii="Calibri"/>
          <w:i/>
          <w:iCs/>
        </w:rPr>
        <w:t>et al.</w:t>
      </w:r>
      <w:r w:rsidRPr="00AA7107">
        <w:rPr>
          <w:rFonts w:ascii="Calibri"/>
        </w:rPr>
        <w:t xml:space="preserve"> Inferring Carbon Sources from Gene Expression Profiles Using Metabolic Flux Models. </w:t>
      </w:r>
      <w:r w:rsidRPr="00AA7107">
        <w:rPr>
          <w:rFonts w:ascii="Calibri"/>
          <w:i/>
          <w:iCs/>
        </w:rPr>
        <w:t>PLOS ONE</w:t>
      </w:r>
      <w:r w:rsidRPr="00AA7107">
        <w:rPr>
          <w:rFonts w:ascii="Calibri"/>
        </w:rPr>
        <w:t xml:space="preserve"> </w:t>
      </w:r>
      <w:r w:rsidRPr="00AA7107">
        <w:rPr>
          <w:rFonts w:ascii="Calibri"/>
          <w:b/>
          <w:bCs/>
        </w:rPr>
        <w:t>7,</w:t>
      </w:r>
      <w:r w:rsidRPr="00AA7107">
        <w:rPr>
          <w:rFonts w:ascii="Calibri"/>
        </w:rPr>
        <w:t xml:space="preserve"> e36947 (2012).</w:t>
      </w:r>
    </w:p>
    <w:p w14:paraId="4D7285E3" w14:textId="77777777" w:rsidR="00AA7107" w:rsidRPr="00AA7107" w:rsidRDefault="00AA7107" w:rsidP="00AA7107">
      <w:pPr>
        <w:pStyle w:val="Bibliography"/>
        <w:rPr>
          <w:rFonts w:ascii="Calibri"/>
        </w:rPr>
      </w:pPr>
      <w:r w:rsidRPr="00AA7107">
        <w:rPr>
          <w:rFonts w:ascii="Calibri"/>
        </w:rPr>
        <w:lastRenderedPageBreak/>
        <w:t>5.</w:t>
      </w:r>
      <w:r w:rsidRPr="00AA7107">
        <w:rPr>
          <w:rFonts w:ascii="Calibri"/>
        </w:rPr>
        <w:tab/>
        <w:t xml:space="preserve">Sridhara, V. </w:t>
      </w:r>
      <w:r w:rsidRPr="00AA7107">
        <w:rPr>
          <w:rFonts w:ascii="Calibri"/>
          <w:i/>
          <w:iCs/>
        </w:rPr>
        <w:t>et al.</w:t>
      </w:r>
      <w:r w:rsidRPr="00AA7107">
        <w:rPr>
          <w:rFonts w:ascii="Calibri"/>
        </w:rPr>
        <w:t xml:space="preserve"> Predicting Growth Conditions from Internal Metabolic Fluxes in an In-Silico Model of E. coli. </w:t>
      </w:r>
      <w:r w:rsidRPr="00AA7107">
        <w:rPr>
          <w:rFonts w:ascii="Calibri"/>
          <w:i/>
          <w:iCs/>
        </w:rPr>
        <w:t>PLOS ONE</w:t>
      </w:r>
      <w:r w:rsidRPr="00AA7107">
        <w:rPr>
          <w:rFonts w:ascii="Calibri"/>
        </w:rPr>
        <w:t xml:space="preserve"> </w:t>
      </w:r>
      <w:r w:rsidRPr="00AA7107">
        <w:rPr>
          <w:rFonts w:ascii="Calibri"/>
          <w:b/>
          <w:bCs/>
        </w:rPr>
        <w:t>9,</w:t>
      </w:r>
      <w:r w:rsidRPr="00AA7107">
        <w:rPr>
          <w:rFonts w:ascii="Calibri"/>
        </w:rPr>
        <w:t xml:space="preserve"> e114608 (2014).</w:t>
      </w:r>
    </w:p>
    <w:p w14:paraId="3D873081" w14:textId="77777777" w:rsidR="00AA7107" w:rsidRPr="00AA7107" w:rsidRDefault="00AA7107" w:rsidP="00AA7107">
      <w:pPr>
        <w:pStyle w:val="Bibliography"/>
        <w:rPr>
          <w:rFonts w:ascii="Calibri"/>
        </w:rPr>
      </w:pPr>
      <w:r w:rsidRPr="00AA7107">
        <w:rPr>
          <w:rFonts w:ascii="Calibri"/>
        </w:rPr>
        <w:t>6.</w:t>
      </w:r>
      <w:r w:rsidRPr="00AA7107">
        <w:rPr>
          <w:rFonts w:ascii="Calibri"/>
        </w:rPr>
        <w:tab/>
        <w:t xml:space="preserve">Caglar, M. U. </w:t>
      </w:r>
      <w:r w:rsidRPr="00AA7107">
        <w:rPr>
          <w:rFonts w:ascii="Calibri"/>
          <w:i/>
          <w:iCs/>
        </w:rPr>
        <w:t>et al.</w:t>
      </w:r>
      <w:r w:rsidRPr="00AA7107">
        <w:rPr>
          <w:rFonts w:ascii="Calibri"/>
        </w:rPr>
        <w:t xml:space="preserve"> The E. coli molecular phenotype under different growth conditions. </w:t>
      </w:r>
      <w:r w:rsidRPr="00AA7107">
        <w:rPr>
          <w:rFonts w:ascii="Calibri"/>
          <w:i/>
          <w:iCs/>
        </w:rPr>
        <w:t>Sci. Rep.</w:t>
      </w:r>
      <w:r w:rsidRPr="00AA7107">
        <w:rPr>
          <w:rFonts w:ascii="Calibri"/>
        </w:rPr>
        <w:t xml:space="preserve"> </w:t>
      </w:r>
      <w:r w:rsidRPr="00AA7107">
        <w:rPr>
          <w:rFonts w:ascii="Calibri"/>
          <w:b/>
          <w:bCs/>
        </w:rPr>
        <w:t>7,</w:t>
      </w:r>
      <w:r w:rsidRPr="00AA7107">
        <w:rPr>
          <w:rFonts w:ascii="Calibri"/>
        </w:rPr>
        <w:t xml:space="preserve"> 45303 (2017).</w:t>
      </w:r>
    </w:p>
    <w:p w14:paraId="065C92F1" w14:textId="77777777" w:rsidR="00AA7107" w:rsidRPr="00AA7107" w:rsidRDefault="00AA7107" w:rsidP="00AA7107">
      <w:pPr>
        <w:pStyle w:val="Bibliography"/>
        <w:rPr>
          <w:rFonts w:ascii="Calibri"/>
        </w:rPr>
      </w:pPr>
      <w:r w:rsidRPr="00AA7107">
        <w:rPr>
          <w:rFonts w:ascii="Calibri"/>
        </w:rPr>
        <w:t>7.</w:t>
      </w:r>
      <w:r w:rsidRPr="00AA7107">
        <w:rPr>
          <w:rFonts w:ascii="Calibri"/>
        </w:rPr>
        <w:tab/>
        <w:t xml:space="preserve">Houser, J. R. </w:t>
      </w:r>
      <w:r w:rsidRPr="00AA7107">
        <w:rPr>
          <w:rFonts w:ascii="Calibri"/>
          <w:i/>
          <w:iCs/>
        </w:rPr>
        <w:t>et al.</w:t>
      </w:r>
      <w:r w:rsidRPr="00AA7107">
        <w:rPr>
          <w:rFonts w:ascii="Calibri"/>
        </w:rPr>
        <w:t xml:space="preserve"> Controlled Measurement and Comparative Analysis of Cellular Components in E . coli Reveals Broad Regulatory Changes in Response to Glucose Starvation. </w:t>
      </w:r>
      <w:r w:rsidRPr="00AA7107">
        <w:rPr>
          <w:rFonts w:ascii="Calibri"/>
          <w:i/>
          <w:iCs/>
        </w:rPr>
        <w:t>PLOS Comput Biol</w:t>
      </w:r>
      <w:r w:rsidRPr="00AA7107">
        <w:rPr>
          <w:rFonts w:ascii="Calibri"/>
        </w:rPr>
        <w:t xml:space="preserve"> </w:t>
      </w:r>
      <w:r w:rsidRPr="00AA7107">
        <w:rPr>
          <w:rFonts w:ascii="Calibri"/>
          <w:b/>
          <w:bCs/>
        </w:rPr>
        <w:t>11,</w:t>
      </w:r>
      <w:r w:rsidRPr="00AA7107">
        <w:rPr>
          <w:rFonts w:ascii="Calibri"/>
        </w:rPr>
        <w:t xml:space="preserve"> e1004400 (2015).</w:t>
      </w:r>
    </w:p>
    <w:p w14:paraId="287DE55E" w14:textId="77777777" w:rsidR="00AA7107" w:rsidRPr="00AA7107" w:rsidRDefault="00AA7107" w:rsidP="00AA7107">
      <w:pPr>
        <w:pStyle w:val="Bibliography"/>
        <w:rPr>
          <w:rFonts w:ascii="Calibri"/>
        </w:rPr>
      </w:pPr>
      <w:r w:rsidRPr="00AA7107">
        <w:rPr>
          <w:rFonts w:ascii="Calibri"/>
        </w:rPr>
        <w:t>8.</w:t>
      </w:r>
      <w:r w:rsidRPr="00AA7107">
        <w:rPr>
          <w:rFonts w:ascii="Calibri"/>
        </w:rPr>
        <w:tab/>
        <w:t xml:space="preserve">Meyer, D. &amp; Wien, T. U. </w:t>
      </w:r>
      <w:r w:rsidRPr="00AA7107">
        <w:rPr>
          <w:rFonts w:ascii="Calibri"/>
          <w:i/>
          <w:iCs/>
        </w:rPr>
        <w:t>Support Vector Machines. The Interface to libsvm in package e1071. Online-Documentation of the package e1071 for "R</w:t>
      </w:r>
      <w:r w:rsidRPr="00AA7107">
        <w:rPr>
          <w:rFonts w:ascii="Calibri"/>
        </w:rPr>
        <w:t>. (2001).</w:t>
      </w:r>
    </w:p>
    <w:p w14:paraId="00D51B5F" w14:textId="77777777" w:rsidR="00AA7107" w:rsidRPr="00AA7107" w:rsidRDefault="00AA7107" w:rsidP="00AA7107">
      <w:pPr>
        <w:pStyle w:val="Bibliography"/>
        <w:rPr>
          <w:rFonts w:ascii="Calibri"/>
        </w:rPr>
      </w:pPr>
      <w:r w:rsidRPr="00AA7107">
        <w:rPr>
          <w:rFonts w:ascii="Calibri"/>
        </w:rPr>
        <w:t>9.</w:t>
      </w:r>
      <w:r w:rsidRPr="00AA7107">
        <w:rPr>
          <w:rFonts w:ascii="Calibri"/>
        </w:rPr>
        <w:tab/>
        <w:t xml:space="preserve">Liaw, A. &amp; Wiener, M. Classification and Regression by randomForest. </w:t>
      </w:r>
      <w:r w:rsidRPr="00AA7107">
        <w:rPr>
          <w:rFonts w:ascii="Calibri"/>
          <w:i/>
          <w:iCs/>
        </w:rPr>
        <w:t>R News</w:t>
      </w:r>
      <w:r w:rsidRPr="00AA7107">
        <w:rPr>
          <w:rFonts w:ascii="Calibri"/>
        </w:rPr>
        <w:t xml:space="preserve"> </w:t>
      </w:r>
      <w:r w:rsidRPr="00AA7107">
        <w:rPr>
          <w:rFonts w:ascii="Calibri"/>
          <w:b/>
          <w:bCs/>
        </w:rPr>
        <w:t>2,</w:t>
      </w:r>
      <w:r w:rsidRPr="00AA7107">
        <w:rPr>
          <w:rFonts w:ascii="Calibri"/>
        </w:rPr>
        <w:t xml:space="preserve"> 18–22 (2002).</w:t>
      </w:r>
    </w:p>
    <w:p w14:paraId="0A87C549" w14:textId="77777777" w:rsidR="00AA7107" w:rsidRPr="00AA7107" w:rsidRDefault="00AA7107" w:rsidP="00AA7107">
      <w:pPr>
        <w:pStyle w:val="Bibliography"/>
        <w:rPr>
          <w:rFonts w:ascii="Calibri"/>
        </w:rPr>
      </w:pPr>
      <w:r w:rsidRPr="00AA7107">
        <w:rPr>
          <w:rFonts w:ascii="Calibri"/>
        </w:rPr>
        <w:t>10.</w:t>
      </w:r>
      <w:r w:rsidRPr="00AA7107">
        <w:rPr>
          <w:rFonts w:ascii="Calibri"/>
        </w:rPr>
        <w:tab/>
        <w:t xml:space="preserve">Sokolova, M. &amp; Lapalme, G. A systematic analysis of performance measures for classification tasks. </w:t>
      </w:r>
      <w:r w:rsidRPr="00AA7107">
        <w:rPr>
          <w:rFonts w:ascii="Calibri"/>
          <w:i/>
          <w:iCs/>
        </w:rPr>
        <w:t>Inf. Process. Manag.</w:t>
      </w:r>
      <w:r w:rsidRPr="00AA7107">
        <w:rPr>
          <w:rFonts w:ascii="Calibri"/>
        </w:rPr>
        <w:t xml:space="preserve"> </w:t>
      </w:r>
      <w:r w:rsidRPr="00AA7107">
        <w:rPr>
          <w:rFonts w:ascii="Calibri"/>
          <w:b/>
          <w:bCs/>
        </w:rPr>
        <w:t>45,</w:t>
      </w:r>
      <w:r w:rsidRPr="00AA7107">
        <w:rPr>
          <w:rFonts w:ascii="Calibri"/>
        </w:rPr>
        <w:t xml:space="preserve"> 427–437 (2009).</w:t>
      </w:r>
    </w:p>
    <w:p w14:paraId="15A836B9" w14:textId="77777777" w:rsidR="00AA7107" w:rsidRPr="00AA7107" w:rsidRDefault="00AA7107" w:rsidP="00AA7107">
      <w:pPr>
        <w:pStyle w:val="Bibliography"/>
        <w:rPr>
          <w:rFonts w:ascii="Calibri"/>
        </w:rPr>
      </w:pPr>
      <w:r w:rsidRPr="00AA7107">
        <w:rPr>
          <w:rFonts w:ascii="Calibri"/>
        </w:rPr>
        <w:t>11.</w:t>
      </w:r>
      <w:r w:rsidRPr="00AA7107">
        <w:rPr>
          <w:rFonts w:ascii="Calibri"/>
        </w:rPr>
        <w:tab/>
        <w:t xml:space="preserve">Love, M. I., Huber, W. &amp; Anders, S. Moderated estimation of fold change and dispersion for RNA-seq data with DESeq2. </w:t>
      </w:r>
      <w:r w:rsidRPr="00AA7107">
        <w:rPr>
          <w:rFonts w:ascii="Calibri"/>
          <w:i/>
          <w:iCs/>
        </w:rPr>
        <w:t>Genome Biol.</w:t>
      </w:r>
      <w:r w:rsidRPr="00AA7107">
        <w:rPr>
          <w:rFonts w:ascii="Calibri"/>
        </w:rPr>
        <w:t xml:space="preserve"> </w:t>
      </w:r>
      <w:r w:rsidRPr="00AA7107">
        <w:rPr>
          <w:rFonts w:ascii="Calibri"/>
          <w:b/>
          <w:bCs/>
        </w:rPr>
        <w:t>15,</w:t>
      </w:r>
      <w:r w:rsidRPr="00AA7107">
        <w:rPr>
          <w:rFonts w:ascii="Calibri"/>
        </w:rPr>
        <w:t xml:space="preserve"> 550 (2014).</w:t>
      </w:r>
    </w:p>
    <w:p w14:paraId="714814D5" w14:textId="77777777" w:rsidR="00AA7107" w:rsidRPr="00AA7107" w:rsidRDefault="00AA7107" w:rsidP="00AA7107">
      <w:pPr>
        <w:pStyle w:val="Bibliography"/>
        <w:rPr>
          <w:rFonts w:ascii="Calibri"/>
        </w:rPr>
      </w:pPr>
      <w:r w:rsidRPr="00AA7107">
        <w:rPr>
          <w:rFonts w:ascii="Calibri"/>
        </w:rPr>
        <w:t>12.</w:t>
      </w:r>
      <w:r w:rsidRPr="00AA7107">
        <w:rPr>
          <w:rFonts w:ascii="Calibri"/>
        </w:rPr>
        <w:tab/>
        <w:t xml:space="preserve">Parker, H. S., Bravo, H. C. &amp; Leek, J. T. Removing batch effects for prediction problems with frozen surrogate variable analysis. </w:t>
      </w:r>
      <w:r w:rsidRPr="00AA7107">
        <w:rPr>
          <w:rFonts w:ascii="Calibri"/>
          <w:i/>
          <w:iCs/>
        </w:rPr>
        <w:t>ArXiv13013947 Stat</w:t>
      </w:r>
      <w:r w:rsidRPr="00AA7107">
        <w:rPr>
          <w:rFonts w:ascii="Calibri"/>
        </w:rPr>
        <w:t xml:space="preserve"> (2013).</w:t>
      </w:r>
    </w:p>
    <w:p w14:paraId="75542BB8" w14:textId="77777777" w:rsidR="00AA7107" w:rsidRPr="00AA7107" w:rsidRDefault="00AA7107" w:rsidP="00AA7107">
      <w:pPr>
        <w:pStyle w:val="Bibliography"/>
        <w:rPr>
          <w:rFonts w:ascii="Calibri"/>
        </w:rPr>
      </w:pPr>
      <w:r w:rsidRPr="00AA7107">
        <w:rPr>
          <w:rFonts w:ascii="Calibri"/>
        </w:rPr>
        <w:t>13.</w:t>
      </w:r>
      <w:r w:rsidRPr="00AA7107">
        <w:rPr>
          <w:rFonts w:ascii="Calibri"/>
        </w:rPr>
        <w:tab/>
        <w:t xml:space="preserve">Jolliffe, I. in </w:t>
      </w:r>
      <w:r w:rsidRPr="00AA7107">
        <w:rPr>
          <w:rFonts w:ascii="Calibri"/>
          <w:i/>
          <w:iCs/>
        </w:rPr>
        <w:t>Wiley StatsRef: Statistics Reference Online</w:t>
      </w:r>
      <w:r w:rsidRPr="00AA7107">
        <w:rPr>
          <w:rFonts w:ascii="Calibri"/>
        </w:rPr>
        <w:t xml:space="preserve"> (John Wiley &amp; Sons, Ltd, 2014). doi:10.1002/9781118445112.stat06472</w:t>
      </w:r>
    </w:p>
    <w:p w14:paraId="391E2F80" w14:textId="77777777" w:rsidR="00AA7107" w:rsidRPr="00AA7107" w:rsidRDefault="00AA7107" w:rsidP="00AA7107">
      <w:pPr>
        <w:pStyle w:val="Bibliography"/>
        <w:rPr>
          <w:rFonts w:ascii="Calibri"/>
        </w:rPr>
      </w:pPr>
      <w:r w:rsidRPr="00AA7107">
        <w:rPr>
          <w:rFonts w:ascii="Calibri"/>
        </w:rPr>
        <w:t>14.</w:t>
      </w:r>
      <w:r w:rsidRPr="00AA7107">
        <w:rPr>
          <w:rFonts w:ascii="Calibri"/>
        </w:rPr>
        <w:tab/>
        <w:t xml:space="preserve">Zhang, W., Li, F. &amp; Nie, L. Integrating multiple ‘omics’ analysis for microbial biology: application and methodologies. </w:t>
      </w:r>
      <w:r w:rsidRPr="00AA7107">
        <w:rPr>
          <w:rFonts w:ascii="Calibri"/>
          <w:i/>
          <w:iCs/>
        </w:rPr>
        <w:t>Microbiol. Read. Engl.</w:t>
      </w:r>
      <w:r w:rsidRPr="00AA7107">
        <w:rPr>
          <w:rFonts w:ascii="Calibri"/>
        </w:rPr>
        <w:t xml:space="preserve"> </w:t>
      </w:r>
      <w:r w:rsidRPr="00AA7107">
        <w:rPr>
          <w:rFonts w:ascii="Calibri"/>
          <w:b/>
          <w:bCs/>
        </w:rPr>
        <w:t>156,</w:t>
      </w:r>
      <w:r w:rsidRPr="00AA7107">
        <w:rPr>
          <w:rFonts w:ascii="Calibri"/>
        </w:rPr>
        <w:t xml:space="preserve"> 287–301 (2010).</w:t>
      </w:r>
    </w:p>
    <w:p w14:paraId="56110C81" w14:textId="77777777" w:rsidR="00AA7107" w:rsidRPr="00AA7107" w:rsidRDefault="00AA7107" w:rsidP="00AA7107">
      <w:pPr>
        <w:pStyle w:val="Bibliography"/>
        <w:rPr>
          <w:rFonts w:ascii="Calibri"/>
        </w:rPr>
      </w:pPr>
      <w:r w:rsidRPr="00AA7107">
        <w:rPr>
          <w:rFonts w:ascii="Calibri"/>
        </w:rPr>
        <w:t>15.</w:t>
      </w:r>
      <w:r w:rsidRPr="00AA7107">
        <w:rPr>
          <w:rFonts w:ascii="Calibri"/>
        </w:rPr>
        <w:tab/>
        <w:t xml:space="preserve">Wilmes, A. </w:t>
      </w:r>
      <w:r w:rsidRPr="00AA7107">
        <w:rPr>
          <w:rFonts w:ascii="Calibri"/>
          <w:i/>
          <w:iCs/>
        </w:rPr>
        <w:t>et al.</w:t>
      </w:r>
      <w:r w:rsidRPr="00AA7107">
        <w:rPr>
          <w:rFonts w:ascii="Calibri"/>
        </w:rPr>
        <w:t xml:space="preserve"> Application of integrated transcriptomic, proteomic and metabolomic profiling for the delineation of mechanisms of drug induced cell stress. </w:t>
      </w:r>
      <w:r w:rsidRPr="00AA7107">
        <w:rPr>
          <w:rFonts w:ascii="Calibri"/>
          <w:i/>
          <w:iCs/>
        </w:rPr>
        <w:t>J. Proteomics</w:t>
      </w:r>
      <w:r w:rsidRPr="00AA7107">
        <w:rPr>
          <w:rFonts w:ascii="Calibri"/>
        </w:rPr>
        <w:t xml:space="preserve"> </w:t>
      </w:r>
      <w:r w:rsidRPr="00AA7107">
        <w:rPr>
          <w:rFonts w:ascii="Calibri"/>
          <w:b/>
          <w:bCs/>
        </w:rPr>
        <w:t>79,</w:t>
      </w:r>
      <w:r w:rsidRPr="00AA7107">
        <w:rPr>
          <w:rFonts w:ascii="Calibri"/>
        </w:rPr>
        <w:t xml:space="preserve"> 180–194 (2013).</w:t>
      </w:r>
    </w:p>
    <w:p w14:paraId="671983E2" w14:textId="77777777" w:rsidR="00AA7107" w:rsidRPr="00AA7107" w:rsidRDefault="00AA7107" w:rsidP="00AA7107">
      <w:pPr>
        <w:pStyle w:val="Bibliography"/>
        <w:rPr>
          <w:rFonts w:ascii="Calibri"/>
        </w:rPr>
      </w:pPr>
      <w:r w:rsidRPr="00AA7107">
        <w:rPr>
          <w:rFonts w:ascii="Calibri"/>
        </w:rPr>
        <w:lastRenderedPageBreak/>
        <w:t>16.</w:t>
      </w:r>
      <w:r w:rsidRPr="00AA7107">
        <w:rPr>
          <w:rFonts w:ascii="Calibri"/>
        </w:rPr>
        <w:tab/>
        <w:t xml:space="preserve">Nie, L., Wu, G., Culley, D. E., Scholten, J. C. M. &amp; Zhang, W. Integrative Analysis of Transcriptomic and Proteomic Data: Challenges, Solutions and Applications. </w:t>
      </w:r>
      <w:r w:rsidRPr="00AA7107">
        <w:rPr>
          <w:rFonts w:ascii="Calibri"/>
          <w:i/>
          <w:iCs/>
        </w:rPr>
        <w:t>Crit. Rev. Biotechnol.</w:t>
      </w:r>
      <w:r w:rsidRPr="00AA7107">
        <w:rPr>
          <w:rFonts w:ascii="Calibri"/>
        </w:rPr>
        <w:t xml:space="preserve"> </w:t>
      </w:r>
      <w:r w:rsidRPr="00AA7107">
        <w:rPr>
          <w:rFonts w:ascii="Calibri"/>
          <w:b/>
          <w:bCs/>
        </w:rPr>
        <w:t>27,</w:t>
      </w:r>
      <w:r w:rsidRPr="00AA7107">
        <w:rPr>
          <w:rFonts w:ascii="Calibri"/>
        </w:rPr>
        <w:t xml:space="preserve"> 63–75 (2007).</w:t>
      </w:r>
    </w:p>
    <w:p w14:paraId="58E558D4" w14:textId="77777777" w:rsidR="00AA7107" w:rsidRPr="00AA7107" w:rsidRDefault="00AA7107" w:rsidP="00AA7107">
      <w:pPr>
        <w:pStyle w:val="Bibliography"/>
        <w:rPr>
          <w:rFonts w:ascii="Calibri"/>
        </w:rPr>
      </w:pPr>
      <w:r w:rsidRPr="00AA7107">
        <w:rPr>
          <w:rFonts w:ascii="Calibri"/>
        </w:rPr>
        <w:t>17.</w:t>
      </w:r>
      <w:r w:rsidRPr="00AA7107">
        <w:rPr>
          <w:rFonts w:ascii="Calibri"/>
        </w:rPr>
        <w:tab/>
        <w:t xml:space="preserve">Oliveira, A. P. &amp; Sauer, U. The importance of post-translational modifications in regulating Saccharomyces cerevisiae metabolism. </w:t>
      </w:r>
      <w:r w:rsidRPr="00AA7107">
        <w:rPr>
          <w:rFonts w:ascii="Calibri"/>
          <w:i/>
          <w:iCs/>
        </w:rPr>
        <w:t>FEMS Yeast Res.</w:t>
      </w:r>
      <w:r w:rsidRPr="00AA7107">
        <w:rPr>
          <w:rFonts w:ascii="Calibri"/>
        </w:rPr>
        <w:t xml:space="preserve"> </w:t>
      </w:r>
      <w:r w:rsidRPr="00AA7107">
        <w:rPr>
          <w:rFonts w:ascii="Calibri"/>
          <w:b/>
          <w:bCs/>
        </w:rPr>
        <w:t>12,</w:t>
      </w:r>
      <w:r w:rsidRPr="00AA7107">
        <w:rPr>
          <w:rFonts w:ascii="Calibri"/>
        </w:rPr>
        <w:t xml:space="preserve"> 104–117 (2012).</w:t>
      </w:r>
    </w:p>
    <w:p w14:paraId="718DB426" w14:textId="77777777" w:rsidR="00AA7107" w:rsidRPr="00AA7107" w:rsidRDefault="00AA7107" w:rsidP="00AA7107">
      <w:pPr>
        <w:pStyle w:val="Bibliography"/>
        <w:rPr>
          <w:rFonts w:ascii="Calibri"/>
        </w:rPr>
      </w:pPr>
      <w:r w:rsidRPr="00AA7107">
        <w:rPr>
          <w:rFonts w:ascii="Calibri"/>
        </w:rPr>
        <w:t>18.</w:t>
      </w:r>
      <w:r w:rsidRPr="00AA7107">
        <w:rPr>
          <w:rFonts w:ascii="Calibri"/>
        </w:rPr>
        <w:tab/>
        <w:t xml:space="preserve">de Nadal, E., Ammerer, G. &amp; Posas, F. Controlling gene expression in response to stress. </w:t>
      </w:r>
      <w:r w:rsidRPr="00AA7107">
        <w:rPr>
          <w:rFonts w:ascii="Calibri"/>
          <w:i/>
          <w:iCs/>
        </w:rPr>
        <w:t>Nat. Rev. Genet.</w:t>
      </w:r>
      <w:r w:rsidRPr="00AA7107">
        <w:rPr>
          <w:rFonts w:ascii="Calibri"/>
        </w:rPr>
        <w:t xml:space="preserve"> </w:t>
      </w:r>
      <w:r w:rsidRPr="00AA7107">
        <w:rPr>
          <w:rFonts w:ascii="Calibri"/>
          <w:b/>
          <w:bCs/>
        </w:rPr>
        <w:t>12,</w:t>
      </w:r>
      <w:r w:rsidRPr="00AA7107">
        <w:rPr>
          <w:rFonts w:ascii="Calibri"/>
        </w:rPr>
        <w:t xml:space="preserve"> 833–845 (2011).</w:t>
      </w:r>
    </w:p>
    <w:p w14:paraId="64450EAA" w14:textId="77777777" w:rsidR="00AA7107" w:rsidRPr="00AA7107" w:rsidRDefault="00AA7107" w:rsidP="00AA7107">
      <w:pPr>
        <w:pStyle w:val="Bibliography"/>
        <w:rPr>
          <w:rFonts w:ascii="Calibri"/>
        </w:rPr>
      </w:pPr>
      <w:r w:rsidRPr="00AA7107">
        <w:rPr>
          <w:rFonts w:ascii="Calibri"/>
        </w:rPr>
        <w:t>19.</w:t>
      </w:r>
      <w:r w:rsidRPr="00AA7107">
        <w:rPr>
          <w:rFonts w:ascii="Calibri"/>
        </w:rPr>
        <w:tab/>
        <w:t xml:space="preserve">R Kolter, D A Siegele &amp; Tormo,  and A. The Stationary Phase of The Bacterial Life Cycle. </w:t>
      </w:r>
      <w:r w:rsidRPr="00AA7107">
        <w:rPr>
          <w:rFonts w:ascii="Calibri"/>
          <w:i/>
          <w:iCs/>
        </w:rPr>
        <w:t>Annu. Rev. Microbiol.</w:t>
      </w:r>
      <w:r w:rsidRPr="00AA7107">
        <w:rPr>
          <w:rFonts w:ascii="Calibri"/>
        </w:rPr>
        <w:t xml:space="preserve"> </w:t>
      </w:r>
      <w:r w:rsidRPr="00AA7107">
        <w:rPr>
          <w:rFonts w:ascii="Calibri"/>
          <w:b/>
          <w:bCs/>
        </w:rPr>
        <w:t>47,</w:t>
      </w:r>
      <w:r w:rsidRPr="00AA7107">
        <w:rPr>
          <w:rFonts w:ascii="Calibri"/>
        </w:rPr>
        <w:t xml:space="preserve"> 855–874 (1993).</w:t>
      </w:r>
    </w:p>
    <w:p w14:paraId="48506926" w14:textId="77777777" w:rsidR="00AA7107" w:rsidRPr="00AA7107" w:rsidRDefault="00AA7107" w:rsidP="00AA7107">
      <w:pPr>
        <w:pStyle w:val="Bibliography"/>
        <w:rPr>
          <w:rFonts w:ascii="Calibri"/>
        </w:rPr>
      </w:pPr>
      <w:r w:rsidRPr="00AA7107">
        <w:rPr>
          <w:rFonts w:ascii="Calibri"/>
        </w:rPr>
        <w:t>20.</w:t>
      </w:r>
      <w:r w:rsidRPr="00AA7107">
        <w:rPr>
          <w:rFonts w:ascii="Calibri"/>
        </w:rPr>
        <w:tab/>
        <w:t xml:space="preserve">Maier, R. in </w:t>
      </w:r>
      <w:r w:rsidRPr="00AA7107">
        <w:rPr>
          <w:rFonts w:ascii="Calibri"/>
          <w:b/>
          <w:bCs/>
        </w:rPr>
        <w:t>Chapter 3. Bacterial Growth,</w:t>
      </w:r>
      <w:r w:rsidRPr="00AA7107">
        <w:rPr>
          <w:rFonts w:ascii="Calibri"/>
        </w:rPr>
        <w:t xml:space="preserve"> 40 (Academic Press, 2014).</w:t>
      </w:r>
    </w:p>
    <w:p w14:paraId="4FDEA507" w14:textId="77777777" w:rsidR="00AA7107" w:rsidRPr="00AA7107" w:rsidRDefault="00AA7107" w:rsidP="00AA7107">
      <w:pPr>
        <w:pStyle w:val="Bibliography"/>
        <w:rPr>
          <w:rFonts w:ascii="Calibri"/>
        </w:rPr>
      </w:pPr>
      <w:r w:rsidRPr="00AA7107">
        <w:rPr>
          <w:rFonts w:ascii="Calibri"/>
        </w:rPr>
        <w:t>21.</w:t>
      </w:r>
      <w:r w:rsidRPr="00AA7107">
        <w:rPr>
          <w:rFonts w:ascii="Calibri"/>
        </w:rPr>
        <w:tab/>
        <w:t xml:space="preserve">Keren, L. </w:t>
      </w:r>
      <w:r w:rsidRPr="00AA7107">
        <w:rPr>
          <w:rFonts w:ascii="Calibri"/>
          <w:i/>
          <w:iCs/>
        </w:rPr>
        <w:t>et al.</w:t>
      </w:r>
      <w:r w:rsidRPr="00AA7107">
        <w:rPr>
          <w:rFonts w:ascii="Calibri"/>
        </w:rPr>
        <w:t xml:space="preserve"> Noise in gene expression is coupled to growth rate. </w:t>
      </w:r>
      <w:r w:rsidRPr="00AA7107">
        <w:rPr>
          <w:rFonts w:ascii="Calibri"/>
          <w:i/>
          <w:iCs/>
        </w:rPr>
        <w:t>Genome Res.</w:t>
      </w:r>
      <w:r w:rsidRPr="00AA7107">
        <w:rPr>
          <w:rFonts w:ascii="Calibri"/>
        </w:rPr>
        <w:t xml:space="preserve"> gr.191635.115 (2015). doi:10.1101/gr.191635.115</w:t>
      </w:r>
    </w:p>
    <w:p w14:paraId="2B6DEFA9" w14:textId="77777777" w:rsidR="00AA7107" w:rsidRPr="00AA7107" w:rsidRDefault="00AA7107" w:rsidP="00AA7107">
      <w:pPr>
        <w:pStyle w:val="Bibliography"/>
        <w:rPr>
          <w:rFonts w:ascii="Calibri"/>
        </w:rPr>
      </w:pPr>
      <w:r w:rsidRPr="00AA7107">
        <w:rPr>
          <w:rFonts w:ascii="Calibri"/>
        </w:rPr>
        <w:t>22.</w:t>
      </w:r>
      <w:r w:rsidRPr="00AA7107">
        <w:rPr>
          <w:rFonts w:ascii="Calibri"/>
        </w:rPr>
        <w:tab/>
        <w:t xml:space="preserve">Bar-Even, A. </w:t>
      </w:r>
      <w:r w:rsidRPr="00AA7107">
        <w:rPr>
          <w:rFonts w:ascii="Calibri"/>
          <w:i/>
          <w:iCs/>
        </w:rPr>
        <w:t>et al.</w:t>
      </w:r>
      <w:r w:rsidRPr="00AA7107">
        <w:rPr>
          <w:rFonts w:ascii="Calibri"/>
        </w:rPr>
        <w:t xml:space="preserve"> Noise in protein expression scales with natural protein abundance. </w:t>
      </w:r>
      <w:r w:rsidRPr="00AA7107">
        <w:rPr>
          <w:rFonts w:ascii="Calibri"/>
          <w:i/>
          <w:iCs/>
        </w:rPr>
        <w:t>Nat. Genet.</w:t>
      </w:r>
      <w:r w:rsidRPr="00AA7107">
        <w:rPr>
          <w:rFonts w:ascii="Calibri"/>
        </w:rPr>
        <w:t xml:space="preserve"> </w:t>
      </w:r>
      <w:r w:rsidRPr="00AA7107">
        <w:rPr>
          <w:rFonts w:ascii="Calibri"/>
          <w:b/>
          <w:bCs/>
        </w:rPr>
        <w:t>38,</w:t>
      </w:r>
      <w:r w:rsidRPr="00AA7107">
        <w:rPr>
          <w:rFonts w:ascii="Calibri"/>
        </w:rPr>
        <w:t xml:space="preserve"> 636–643 (2006).</w:t>
      </w:r>
    </w:p>
    <w:p w14:paraId="338FF25F" w14:textId="77777777" w:rsidR="00AA7107" w:rsidRPr="00AA7107" w:rsidRDefault="00AA7107" w:rsidP="00AA7107">
      <w:pPr>
        <w:pStyle w:val="Bibliography"/>
        <w:rPr>
          <w:rFonts w:ascii="Calibri"/>
        </w:rPr>
      </w:pPr>
      <w:r w:rsidRPr="00AA7107">
        <w:rPr>
          <w:rFonts w:ascii="Calibri"/>
        </w:rPr>
        <w:t>23.</w:t>
      </w:r>
      <w:r w:rsidRPr="00AA7107">
        <w:rPr>
          <w:rFonts w:ascii="Calibri"/>
        </w:rPr>
        <w:tab/>
        <w:t xml:space="preserve">Taniguchi, Y. </w:t>
      </w:r>
      <w:r w:rsidRPr="00AA7107">
        <w:rPr>
          <w:rFonts w:ascii="Calibri"/>
          <w:i/>
          <w:iCs/>
        </w:rPr>
        <w:t>et al.</w:t>
      </w:r>
      <w:r w:rsidRPr="00AA7107">
        <w:rPr>
          <w:rFonts w:ascii="Calibri"/>
        </w:rPr>
        <w:t xml:space="preserve"> Quantifying E. coli Proteome and Transcriptome with Single-Molecule Sensitivity in Single Cells. </w:t>
      </w:r>
      <w:r w:rsidRPr="00AA7107">
        <w:rPr>
          <w:rFonts w:ascii="Calibri"/>
          <w:i/>
          <w:iCs/>
        </w:rPr>
        <w:t>Science</w:t>
      </w:r>
      <w:r w:rsidRPr="00AA7107">
        <w:rPr>
          <w:rFonts w:ascii="Calibri"/>
        </w:rPr>
        <w:t xml:space="preserve"> </w:t>
      </w:r>
      <w:r w:rsidRPr="00AA7107">
        <w:rPr>
          <w:rFonts w:ascii="Calibri"/>
          <w:b/>
          <w:bCs/>
        </w:rPr>
        <w:t>329,</w:t>
      </w:r>
      <w:r w:rsidRPr="00AA7107">
        <w:rPr>
          <w:rFonts w:ascii="Calibri"/>
        </w:rPr>
        <w:t xml:space="preserve"> 533–538 (2010).</w:t>
      </w:r>
    </w:p>
    <w:p w14:paraId="34520765" w14:textId="77777777" w:rsidR="00AA7107" w:rsidRPr="00AA7107" w:rsidRDefault="00AA7107" w:rsidP="00AA7107">
      <w:pPr>
        <w:pStyle w:val="Bibliography"/>
        <w:rPr>
          <w:rFonts w:ascii="Calibri"/>
        </w:rPr>
      </w:pPr>
      <w:r w:rsidRPr="00AA7107">
        <w:rPr>
          <w:rFonts w:ascii="Calibri"/>
        </w:rPr>
        <w:t>24.</w:t>
      </w:r>
      <w:r w:rsidRPr="00AA7107">
        <w:rPr>
          <w:rFonts w:ascii="Calibri"/>
        </w:rPr>
        <w:tab/>
        <w:t xml:space="preserve">Klumpp, S., Zhang, Z. &amp; Hwa, T. Growth Rate-Dependent Global Effects on Gene Expression in Bacteria. </w:t>
      </w:r>
      <w:r w:rsidRPr="00AA7107">
        <w:rPr>
          <w:rFonts w:ascii="Calibri"/>
          <w:i/>
          <w:iCs/>
        </w:rPr>
        <w:t>Cell</w:t>
      </w:r>
      <w:r w:rsidRPr="00AA7107">
        <w:rPr>
          <w:rFonts w:ascii="Calibri"/>
        </w:rPr>
        <w:t xml:space="preserve"> </w:t>
      </w:r>
      <w:r w:rsidRPr="00AA7107">
        <w:rPr>
          <w:rFonts w:ascii="Calibri"/>
          <w:b/>
          <w:bCs/>
        </w:rPr>
        <w:t>139,</w:t>
      </w:r>
      <w:r w:rsidRPr="00AA7107">
        <w:rPr>
          <w:rFonts w:ascii="Calibri"/>
        </w:rPr>
        <w:t xml:space="preserve"> 1366–1375 (2009).</w:t>
      </w:r>
    </w:p>
    <w:p w14:paraId="49F28236" w14:textId="77777777" w:rsidR="00AA7107" w:rsidRPr="00AA7107" w:rsidRDefault="00AA7107" w:rsidP="00AA7107">
      <w:pPr>
        <w:pStyle w:val="Bibliography"/>
        <w:rPr>
          <w:rFonts w:ascii="Calibri"/>
        </w:rPr>
      </w:pPr>
      <w:r w:rsidRPr="00AA7107">
        <w:rPr>
          <w:rFonts w:ascii="Calibri"/>
        </w:rPr>
        <w:t>25.</w:t>
      </w:r>
      <w:r w:rsidRPr="00AA7107">
        <w:rPr>
          <w:rFonts w:ascii="Calibri"/>
        </w:rPr>
        <w:tab/>
        <w:t xml:space="preserve">Keren, L. </w:t>
      </w:r>
      <w:r w:rsidRPr="00AA7107">
        <w:rPr>
          <w:rFonts w:ascii="Calibri"/>
          <w:i/>
          <w:iCs/>
        </w:rPr>
        <w:t>et al.</w:t>
      </w:r>
      <w:r w:rsidRPr="00AA7107">
        <w:rPr>
          <w:rFonts w:ascii="Calibri"/>
        </w:rPr>
        <w:t xml:space="preserve"> Promoters maintain their relative activity levels under different growth conditions. </w:t>
      </w:r>
      <w:r w:rsidRPr="00AA7107">
        <w:rPr>
          <w:rFonts w:ascii="Calibri"/>
          <w:i/>
          <w:iCs/>
        </w:rPr>
        <w:t>Mol. Syst. Biol.</w:t>
      </w:r>
      <w:r w:rsidRPr="00AA7107">
        <w:rPr>
          <w:rFonts w:ascii="Calibri"/>
        </w:rPr>
        <w:t xml:space="preserve"> </w:t>
      </w:r>
      <w:r w:rsidRPr="00AA7107">
        <w:rPr>
          <w:rFonts w:ascii="Calibri"/>
          <w:b/>
          <w:bCs/>
        </w:rPr>
        <w:t>9,</w:t>
      </w:r>
      <w:r w:rsidRPr="00AA7107">
        <w:rPr>
          <w:rFonts w:ascii="Calibri"/>
        </w:rPr>
        <w:t xml:space="preserve"> 701 (2013).</w:t>
      </w:r>
    </w:p>
    <w:p w14:paraId="777A2742" w14:textId="77777777" w:rsidR="00AA7107" w:rsidRPr="00AA7107" w:rsidRDefault="00AA7107" w:rsidP="00AA7107">
      <w:pPr>
        <w:pStyle w:val="Bibliography"/>
        <w:rPr>
          <w:rFonts w:ascii="Calibri"/>
        </w:rPr>
      </w:pPr>
      <w:r w:rsidRPr="00AA7107">
        <w:rPr>
          <w:rFonts w:ascii="Calibri"/>
        </w:rPr>
        <w:t>26.</w:t>
      </w:r>
      <w:r w:rsidRPr="00AA7107">
        <w:rPr>
          <w:rFonts w:ascii="Calibri"/>
        </w:rPr>
        <w:tab/>
        <w:t xml:space="preserve">Ingraham, J. L., Maaløe, O. &amp; Neidhardt, F. C. </w:t>
      </w:r>
      <w:r w:rsidRPr="00AA7107">
        <w:rPr>
          <w:rFonts w:ascii="Calibri"/>
          <w:i/>
          <w:iCs/>
        </w:rPr>
        <w:t>Growth of the bacterial cell</w:t>
      </w:r>
      <w:r w:rsidRPr="00AA7107">
        <w:rPr>
          <w:rFonts w:ascii="Calibri"/>
        </w:rPr>
        <w:t>. (Sinauer Associates, 1983).</w:t>
      </w:r>
    </w:p>
    <w:p w14:paraId="2441006C" w14:textId="77777777" w:rsidR="00AA7107" w:rsidRPr="00AA7107" w:rsidRDefault="00AA7107" w:rsidP="00AA7107">
      <w:pPr>
        <w:pStyle w:val="Bibliography"/>
        <w:rPr>
          <w:rFonts w:ascii="Calibri"/>
        </w:rPr>
      </w:pPr>
      <w:r w:rsidRPr="00AA7107">
        <w:rPr>
          <w:rFonts w:ascii="Calibri"/>
        </w:rPr>
        <w:t>27.</w:t>
      </w:r>
      <w:r w:rsidRPr="00AA7107">
        <w:rPr>
          <w:rFonts w:ascii="Calibri"/>
        </w:rPr>
        <w:tab/>
        <w:t xml:space="preserve">Milo, R., Jorgensen, P., Moran, U., Weber, G. &amp; Springer, M. in </w:t>
      </w:r>
      <w:r w:rsidRPr="00AA7107">
        <w:rPr>
          <w:rFonts w:ascii="Calibri"/>
          <w:i/>
          <w:iCs/>
        </w:rPr>
        <w:t>BioNumbers—the database of key numbers in molecular and cell biology</w:t>
      </w:r>
      <w:r w:rsidRPr="00AA7107">
        <w:rPr>
          <w:rFonts w:ascii="Calibri"/>
        </w:rPr>
        <w:t xml:space="preserve"> </w:t>
      </w:r>
      <w:r w:rsidRPr="00AA7107">
        <w:rPr>
          <w:rFonts w:ascii="Calibri"/>
          <w:b/>
          <w:bCs/>
        </w:rPr>
        <w:t>38,</w:t>
      </w:r>
      <w:r w:rsidRPr="00AA7107">
        <w:rPr>
          <w:rFonts w:ascii="Calibri"/>
        </w:rPr>
        <w:t xml:space="preserve"> (2010).</w:t>
      </w:r>
    </w:p>
    <w:p w14:paraId="6CB9E302" w14:textId="77777777" w:rsidR="00AA7107" w:rsidRPr="00AA7107" w:rsidRDefault="00AA7107" w:rsidP="00AA7107">
      <w:pPr>
        <w:pStyle w:val="Bibliography"/>
        <w:rPr>
          <w:rFonts w:ascii="Calibri"/>
        </w:rPr>
      </w:pPr>
      <w:r w:rsidRPr="00AA7107">
        <w:rPr>
          <w:rFonts w:ascii="Calibri"/>
        </w:rPr>
        <w:lastRenderedPageBreak/>
        <w:t>28.</w:t>
      </w:r>
      <w:r w:rsidRPr="00AA7107">
        <w:rPr>
          <w:rFonts w:ascii="Calibri"/>
        </w:rPr>
        <w:tab/>
        <w:t xml:space="preserve">Kendrew, J. </w:t>
      </w:r>
      <w:r w:rsidRPr="00AA7107">
        <w:rPr>
          <w:rFonts w:ascii="Calibri"/>
          <w:i/>
          <w:iCs/>
        </w:rPr>
        <w:t>Encylopaedia of Molecular Biology</w:t>
      </w:r>
      <w:r w:rsidRPr="00AA7107">
        <w:rPr>
          <w:rFonts w:ascii="Calibri"/>
        </w:rPr>
        <w:t>. (John Wiley &amp; Sons, 2009).</w:t>
      </w:r>
    </w:p>
    <w:p w14:paraId="3246B146" w14:textId="77777777" w:rsidR="00AA7107" w:rsidRPr="00AA7107" w:rsidRDefault="00AA7107" w:rsidP="00AA7107">
      <w:pPr>
        <w:pStyle w:val="Bibliography"/>
        <w:rPr>
          <w:rFonts w:ascii="Calibri"/>
        </w:rPr>
      </w:pPr>
      <w:r w:rsidRPr="00AA7107">
        <w:rPr>
          <w:rFonts w:ascii="Calibri"/>
        </w:rPr>
        <w:t>29.</w:t>
      </w:r>
      <w:r w:rsidRPr="00AA7107">
        <w:rPr>
          <w:rFonts w:ascii="Calibri"/>
        </w:rPr>
        <w:tab/>
        <w:t xml:space="preserve">Martínez-Gómez, K. </w:t>
      </w:r>
      <w:r w:rsidRPr="00AA7107">
        <w:rPr>
          <w:rFonts w:ascii="Calibri"/>
          <w:i/>
          <w:iCs/>
        </w:rPr>
        <w:t>et al.</w:t>
      </w:r>
      <w:r w:rsidRPr="00AA7107">
        <w:rPr>
          <w:rFonts w:ascii="Calibri"/>
        </w:rPr>
        <w:t xml:space="preserve"> New insights into Escherichia coli metabolism: carbon scavenging, acetate metabolism and carbon recycling responses during growth on glycerol. </w:t>
      </w:r>
      <w:r w:rsidRPr="00AA7107">
        <w:rPr>
          <w:rFonts w:ascii="Calibri"/>
          <w:i/>
          <w:iCs/>
        </w:rPr>
        <w:t>Microb. Cell Factories</w:t>
      </w:r>
      <w:r w:rsidRPr="00AA7107">
        <w:rPr>
          <w:rFonts w:ascii="Calibri"/>
        </w:rPr>
        <w:t xml:space="preserve"> </w:t>
      </w:r>
      <w:r w:rsidRPr="00AA7107">
        <w:rPr>
          <w:rFonts w:ascii="Calibri"/>
          <w:b/>
          <w:bCs/>
        </w:rPr>
        <w:t>11,</w:t>
      </w:r>
      <w:r w:rsidRPr="00AA7107">
        <w:rPr>
          <w:rFonts w:ascii="Calibri"/>
        </w:rPr>
        <w:t xml:space="preserve"> 46 (2012).</w:t>
      </w:r>
    </w:p>
    <w:p w14:paraId="5D0B937C" w14:textId="77777777" w:rsidR="00AA7107" w:rsidRPr="00AA7107" w:rsidRDefault="00AA7107" w:rsidP="00AA7107">
      <w:pPr>
        <w:pStyle w:val="Bibliography"/>
        <w:rPr>
          <w:rFonts w:ascii="Calibri"/>
        </w:rPr>
      </w:pPr>
      <w:r w:rsidRPr="00AA7107">
        <w:rPr>
          <w:rFonts w:ascii="Calibri"/>
        </w:rPr>
        <w:t>30.</w:t>
      </w:r>
      <w:r w:rsidRPr="00AA7107">
        <w:rPr>
          <w:rFonts w:ascii="Calibri"/>
        </w:rPr>
        <w:tab/>
        <w:t xml:space="preserve">Perrenoud, A. &amp; Sauer, U. Impact of Global Transcriptional Regulation by ArcA, ArcB, Cra, Crp, Cya, Fnr, and Mlc on Glucose Catabolism in Escherichia coli. </w:t>
      </w:r>
      <w:r w:rsidRPr="00AA7107">
        <w:rPr>
          <w:rFonts w:ascii="Calibri"/>
          <w:i/>
          <w:iCs/>
        </w:rPr>
        <w:t>J. Bacteriol.</w:t>
      </w:r>
      <w:r w:rsidRPr="00AA7107">
        <w:rPr>
          <w:rFonts w:ascii="Calibri"/>
        </w:rPr>
        <w:t xml:space="preserve"> </w:t>
      </w:r>
      <w:r w:rsidRPr="00AA7107">
        <w:rPr>
          <w:rFonts w:ascii="Calibri"/>
          <w:b/>
          <w:bCs/>
        </w:rPr>
        <w:t>187,</w:t>
      </w:r>
      <w:r w:rsidRPr="00AA7107">
        <w:rPr>
          <w:rFonts w:ascii="Calibri"/>
        </w:rPr>
        <w:t xml:space="preserve"> 3171–3179 (2005).</w:t>
      </w:r>
    </w:p>
    <w:p w14:paraId="2025D9B6" w14:textId="77777777" w:rsidR="00AA7107" w:rsidRPr="00AA7107" w:rsidRDefault="00AA7107" w:rsidP="00AA7107">
      <w:pPr>
        <w:pStyle w:val="Bibliography"/>
        <w:rPr>
          <w:rFonts w:ascii="Calibri"/>
        </w:rPr>
      </w:pPr>
      <w:r w:rsidRPr="00AA7107">
        <w:rPr>
          <w:rFonts w:ascii="Calibri"/>
        </w:rPr>
        <w:t>31.</w:t>
      </w:r>
      <w:r w:rsidRPr="00AA7107">
        <w:rPr>
          <w:rFonts w:ascii="Calibri"/>
        </w:rPr>
        <w:tab/>
        <w:t xml:space="preserve">Kumar, R. &amp; Shimizu, K. Transcriptional regulation of main metabolic pathways of cyoA, cydB, fnr, and fur gene knockout Escherichia coli in C-limited and N-limited aerobic continuous cultures. </w:t>
      </w:r>
      <w:r w:rsidRPr="00AA7107">
        <w:rPr>
          <w:rFonts w:ascii="Calibri"/>
          <w:i/>
          <w:iCs/>
        </w:rPr>
        <w:t>Microb. Cell Factories</w:t>
      </w:r>
      <w:r w:rsidRPr="00AA7107">
        <w:rPr>
          <w:rFonts w:ascii="Calibri"/>
        </w:rPr>
        <w:t xml:space="preserve"> </w:t>
      </w:r>
      <w:r w:rsidRPr="00AA7107">
        <w:rPr>
          <w:rFonts w:ascii="Calibri"/>
          <w:b/>
          <w:bCs/>
        </w:rPr>
        <w:t>10,</w:t>
      </w:r>
      <w:r w:rsidRPr="00AA7107">
        <w:rPr>
          <w:rFonts w:ascii="Calibri"/>
        </w:rPr>
        <w:t xml:space="preserve"> 3 (2011).</w:t>
      </w:r>
    </w:p>
    <w:p w14:paraId="671DD08A" w14:textId="77777777" w:rsidR="00AA7107" w:rsidRPr="00AA7107" w:rsidRDefault="00AA7107" w:rsidP="00AA7107">
      <w:pPr>
        <w:pStyle w:val="Bibliography"/>
        <w:rPr>
          <w:rFonts w:ascii="Calibri"/>
        </w:rPr>
      </w:pPr>
      <w:r w:rsidRPr="00AA7107">
        <w:rPr>
          <w:rFonts w:ascii="Calibri"/>
        </w:rPr>
        <w:t>32.</w:t>
      </w:r>
      <w:r w:rsidRPr="00AA7107">
        <w:rPr>
          <w:rFonts w:ascii="Calibri"/>
        </w:rPr>
        <w:tab/>
        <w:t xml:space="preserve">Sokal, R. R. &amp; Rohlf, F. J. The Comparison of Dendrograms by Objective Methods. </w:t>
      </w:r>
      <w:r w:rsidRPr="00AA7107">
        <w:rPr>
          <w:rFonts w:ascii="Calibri"/>
          <w:i/>
          <w:iCs/>
        </w:rPr>
        <w:t>Taxon</w:t>
      </w:r>
      <w:r w:rsidRPr="00AA7107">
        <w:rPr>
          <w:rFonts w:ascii="Calibri"/>
        </w:rPr>
        <w:t xml:space="preserve"> </w:t>
      </w:r>
      <w:r w:rsidRPr="00AA7107">
        <w:rPr>
          <w:rFonts w:ascii="Calibri"/>
          <w:b/>
          <w:bCs/>
        </w:rPr>
        <w:t>11,</w:t>
      </w:r>
      <w:r w:rsidRPr="00AA7107">
        <w:rPr>
          <w:rFonts w:ascii="Calibri"/>
        </w:rPr>
        <w:t xml:space="preserve"> 33–40 (1962).</w:t>
      </w:r>
    </w:p>
    <w:p w14:paraId="7DD62B86" w14:textId="77777777" w:rsidR="00AA7107" w:rsidRPr="00AA7107" w:rsidRDefault="00AA7107" w:rsidP="00AA7107">
      <w:pPr>
        <w:pStyle w:val="Bibliography"/>
        <w:rPr>
          <w:rFonts w:ascii="Calibri"/>
        </w:rPr>
      </w:pPr>
      <w:r w:rsidRPr="00AA7107">
        <w:rPr>
          <w:rFonts w:ascii="Calibri"/>
        </w:rPr>
        <w:t>33.</w:t>
      </w:r>
      <w:r w:rsidRPr="00AA7107">
        <w:rPr>
          <w:rFonts w:ascii="Calibri"/>
        </w:rPr>
        <w:tab/>
        <w:t xml:space="preserve">Gan, G., Ma, C. &amp; Wu, J. </w:t>
      </w:r>
      <w:r w:rsidRPr="00AA7107">
        <w:rPr>
          <w:rFonts w:ascii="Calibri"/>
          <w:i/>
          <w:iCs/>
        </w:rPr>
        <w:t>Data Clustering: Theory, Algorithms, and Applications</w:t>
      </w:r>
      <w:r w:rsidRPr="00AA7107">
        <w:rPr>
          <w:rFonts w:ascii="Calibri"/>
        </w:rPr>
        <w:t>. (SIAM, 2007).</w:t>
      </w:r>
    </w:p>
    <w:p w14:paraId="1C50BB61" w14:textId="77777777" w:rsidR="00AA7107" w:rsidRPr="00AA7107" w:rsidRDefault="00AA7107" w:rsidP="00AA7107">
      <w:pPr>
        <w:pStyle w:val="Bibliography"/>
        <w:rPr>
          <w:rFonts w:ascii="Calibri"/>
        </w:rPr>
      </w:pPr>
      <w:r w:rsidRPr="00AA7107">
        <w:rPr>
          <w:rFonts w:ascii="Calibri"/>
        </w:rPr>
        <w:t>34.</w:t>
      </w:r>
      <w:r w:rsidRPr="00AA7107">
        <w:rPr>
          <w:rFonts w:ascii="Calibri"/>
        </w:rPr>
        <w:tab/>
        <w:t xml:space="preserve">Schmidt, A. </w:t>
      </w:r>
      <w:r w:rsidRPr="00AA7107">
        <w:rPr>
          <w:rFonts w:ascii="Calibri"/>
          <w:i/>
          <w:iCs/>
        </w:rPr>
        <w:t>et al.</w:t>
      </w:r>
      <w:r w:rsidRPr="00AA7107">
        <w:rPr>
          <w:rFonts w:ascii="Calibri"/>
        </w:rPr>
        <w:t xml:space="preserve"> The quantitative and condition-dependent Escherichia coli proteome. </w:t>
      </w:r>
      <w:r w:rsidRPr="00AA7107">
        <w:rPr>
          <w:rFonts w:ascii="Calibri"/>
          <w:i/>
          <w:iCs/>
        </w:rPr>
        <w:t>Nat. Biotechnol.</w:t>
      </w:r>
      <w:r w:rsidRPr="00AA7107">
        <w:rPr>
          <w:rFonts w:ascii="Calibri"/>
        </w:rPr>
        <w:t xml:space="preserve"> </w:t>
      </w:r>
      <w:r w:rsidRPr="00AA7107">
        <w:rPr>
          <w:rFonts w:ascii="Calibri"/>
          <w:b/>
          <w:bCs/>
        </w:rPr>
        <w:t>34,</w:t>
      </w:r>
      <w:r w:rsidRPr="00AA7107">
        <w:rPr>
          <w:rFonts w:ascii="Calibri"/>
        </w:rPr>
        <w:t xml:space="preserve"> 104–110 (2016).</w:t>
      </w:r>
    </w:p>
    <w:p w14:paraId="603129EA" w14:textId="77777777" w:rsidR="00AA7107" w:rsidRPr="00AA7107" w:rsidRDefault="00AA7107" w:rsidP="00AA7107">
      <w:pPr>
        <w:pStyle w:val="Bibliography"/>
        <w:rPr>
          <w:rFonts w:ascii="Calibri"/>
        </w:rPr>
      </w:pPr>
      <w:r w:rsidRPr="00AA7107">
        <w:rPr>
          <w:rFonts w:ascii="Calibri"/>
        </w:rPr>
        <w:t>35.</w:t>
      </w:r>
      <w:r w:rsidRPr="00AA7107">
        <w:rPr>
          <w:rFonts w:ascii="Calibri"/>
        </w:rPr>
        <w:tab/>
        <w:t xml:space="preserve">Soufi, B., Krug, K., Harst, A. &amp; Macek, B. Characterization of the E. coli proteome and its modifications during growth and ethanol stress. </w:t>
      </w:r>
      <w:r w:rsidRPr="00AA7107">
        <w:rPr>
          <w:rFonts w:ascii="Calibri"/>
          <w:i/>
          <w:iCs/>
        </w:rPr>
        <w:t>Front. Microbiol.</w:t>
      </w:r>
      <w:r w:rsidRPr="00AA7107">
        <w:rPr>
          <w:rFonts w:ascii="Calibri"/>
        </w:rPr>
        <w:t xml:space="preserve"> </w:t>
      </w:r>
      <w:r w:rsidRPr="00AA7107">
        <w:rPr>
          <w:rFonts w:ascii="Calibri"/>
          <w:b/>
          <w:bCs/>
        </w:rPr>
        <w:t>6,</w:t>
      </w:r>
      <w:r w:rsidRPr="00AA7107">
        <w:rPr>
          <w:rFonts w:ascii="Calibri"/>
        </w:rPr>
        <w:t xml:space="preserve"> 103 (2015).</w:t>
      </w:r>
    </w:p>
    <w:p w14:paraId="5921E041" w14:textId="77777777" w:rsidR="00AA7107" w:rsidRPr="00AA7107" w:rsidRDefault="00AA7107" w:rsidP="00AA7107">
      <w:pPr>
        <w:pStyle w:val="Bibliography"/>
        <w:rPr>
          <w:rFonts w:ascii="Calibri"/>
        </w:rPr>
      </w:pPr>
      <w:r w:rsidRPr="00AA7107">
        <w:rPr>
          <w:rFonts w:ascii="Calibri"/>
        </w:rPr>
        <w:t>36.</w:t>
      </w:r>
      <w:r w:rsidRPr="00AA7107">
        <w:rPr>
          <w:rFonts w:ascii="Calibri"/>
        </w:rPr>
        <w:tab/>
        <w:t xml:space="preserve">Lewis, N. E., Cho, B.-K., Knight, E. M. &amp; Palsson, B. O. Gene Expression Profiling and the Use of Genome-Scale In Silico Models of Escherichia coli for Analysis: Providing Context for Content. </w:t>
      </w:r>
      <w:r w:rsidRPr="00AA7107">
        <w:rPr>
          <w:rFonts w:ascii="Calibri"/>
          <w:i/>
          <w:iCs/>
        </w:rPr>
        <w:t>J. Bacteriol.</w:t>
      </w:r>
      <w:r w:rsidRPr="00AA7107">
        <w:rPr>
          <w:rFonts w:ascii="Calibri"/>
        </w:rPr>
        <w:t xml:space="preserve"> </w:t>
      </w:r>
      <w:r w:rsidRPr="00AA7107">
        <w:rPr>
          <w:rFonts w:ascii="Calibri"/>
          <w:b/>
          <w:bCs/>
        </w:rPr>
        <w:t>191,</w:t>
      </w:r>
      <w:r w:rsidRPr="00AA7107">
        <w:rPr>
          <w:rFonts w:ascii="Calibri"/>
        </w:rPr>
        <w:t xml:space="preserve"> 3437–3444 (2009).</w:t>
      </w:r>
    </w:p>
    <w:p w14:paraId="03A50D2F" w14:textId="77777777" w:rsidR="00AA7107" w:rsidRPr="00AA7107" w:rsidRDefault="00AA7107" w:rsidP="00AA7107">
      <w:pPr>
        <w:pStyle w:val="Bibliography"/>
        <w:rPr>
          <w:rFonts w:ascii="Calibri"/>
        </w:rPr>
      </w:pPr>
      <w:r w:rsidRPr="00AA7107">
        <w:rPr>
          <w:rFonts w:ascii="Calibri"/>
        </w:rPr>
        <w:t>37.</w:t>
      </w:r>
      <w:r w:rsidRPr="00AA7107">
        <w:rPr>
          <w:rFonts w:ascii="Calibri"/>
        </w:rPr>
        <w:tab/>
        <w:t xml:space="preserve">Yoon, S. H. </w:t>
      </w:r>
      <w:r w:rsidRPr="00AA7107">
        <w:rPr>
          <w:rFonts w:ascii="Calibri"/>
          <w:i/>
          <w:iCs/>
        </w:rPr>
        <w:t>et al.</w:t>
      </w:r>
      <w:r w:rsidRPr="00AA7107">
        <w:rPr>
          <w:rFonts w:ascii="Calibri"/>
        </w:rPr>
        <w:t xml:space="preserve"> Comparative multi-omics systems analysis of Escherichia coli strains B and K-12. </w:t>
      </w:r>
      <w:r w:rsidRPr="00AA7107">
        <w:rPr>
          <w:rFonts w:ascii="Calibri"/>
          <w:i/>
          <w:iCs/>
        </w:rPr>
        <w:t>Genome Biol.</w:t>
      </w:r>
      <w:r w:rsidRPr="00AA7107">
        <w:rPr>
          <w:rFonts w:ascii="Calibri"/>
        </w:rPr>
        <w:t xml:space="preserve"> </w:t>
      </w:r>
      <w:r w:rsidRPr="00AA7107">
        <w:rPr>
          <w:rFonts w:ascii="Calibri"/>
          <w:b/>
          <w:bCs/>
        </w:rPr>
        <w:t>13,</w:t>
      </w:r>
      <w:r w:rsidRPr="00AA7107">
        <w:rPr>
          <w:rFonts w:ascii="Calibri"/>
        </w:rPr>
        <w:t xml:space="preserve"> R37 (2012).</w:t>
      </w:r>
    </w:p>
    <w:p w14:paraId="6DF7894E" w14:textId="77777777" w:rsidR="00AA7107" w:rsidRPr="00AA7107" w:rsidRDefault="00AA7107" w:rsidP="00AA7107">
      <w:pPr>
        <w:pStyle w:val="Bibliography"/>
        <w:rPr>
          <w:rFonts w:ascii="Calibri"/>
        </w:rPr>
      </w:pPr>
      <w:r w:rsidRPr="00AA7107">
        <w:rPr>
          <w:rFonts w:ascii="Calibri"/>
        </w:rPr>
        <w:lastRenderedPageBreak/>
        <w:t>38.</w:t>
      </w:r>
      <w:r w:rsidRPr="00AA7107">
        <w:rPr>
          <w:rFonts w:ascii="Calibri"/>
        </w:rPr>
        <w:tab/>
        <w:t xml:space="preserve">Batista, G. E. A. P. A., Prati, R. C. &amp; Monard, M. C. A Study of the Behavior of Several Methods for Balancing Machine Learning Training Data. </w:t>
      </w:r>
      <w:r w:rsidRPr="00AA7107">
        <w:rPr>
          <w:rFonts w:ascii="Calibri"/>
          <w:i/>
          <w:iCs/>
        </w:rPr>
        <w:t>SIGKDD Explor Newsl</w:t>
      </w:r>
      <w:r w:rsidRPr="00AA7107">
        <w:rPr>
          <w:rFonts w:ascii="Calibri"/>
        </w:rPr>
        <w:t xml:space="preserve"> </w:t>
      </w:r>
      <w:r w:rsidRPr="00AA7107">
        <w:rPr>
          <w:rFonts w:ascii="Calibri"/>
          <w:b/>
          <w:bCs/>
        </w:rPr>
        <w:t>6,</w:t>
      </w:r>
      <w:r w:rsidRPr="00AA7107">
        <w:rPr>
          <w:rFonts w:ascii="Calibri"/>
        </w:rPr>
        <w:t xml:space="preserve"> 20–29 (2004).</w:t>
      </w:r>
    </w:p>
    <w:p w14:paraId="4C5B6F3E" w14:textId="77777777" w:rsidR="00AA7107" w:rsidRPr="00AA7107" w:rsidRDefault="00AA7107" w:rsidP="00AA7107">
      <w:pPr>
        <w:pStyle w:val="Bibliography"/>
        <w:rPr>
          <w:rFonts w:ascii="Calibri"/>
        </w:rPr>
      </w:pPr>
      <w:r w:rsidRPr="00AA7107">
        <w:rPr>
          <w:rFonts w:ascii="Calibri"/>
        </w:rPr>
        <w:t>39.</w:t>
      </w:r>
      <w:r w:rsidRPr="00AA7107">
        <w:rPr>
          <w:rFonts w:ascii="Calibri"/>
        </w:rPr>
        <w:tab/>
        <w:t xml:space="preserve">Chawla, N. V. in </w:t>
      </w:r>
      <w:r w:rsidRPr="00AA7107">
        <w:rPr>
          <w:rFonts w:ascii="Calibri"/>
          <w:i/>
          <w:iCs/>
        </w:rPr>
        <w:t>Data Mining and Knowledge Discovery Handbook</w:t>
      </w:r>
      <w:r w:rsidRPr="00AA7107">
        <w:rPr>
          <w:rFonts w:ascii="Calibri"/>
        </w:rPr>
        <w:t xml:space="preserve"> (eds. Maimon, O. &amp; Rokach, L.) 853–867 (Springer US, 2005). doi:10.1007/0-387-25465-X_40</w:t>
      </w:r>
    </w:p>
    <w:p w14:paraId="6AC78BBE" w14:textId="77777777" w:rsidR="00AA7107" w:rsidRPr="00AA7107" w:rsidRDefault="00AA7107" w:rsidP="00AA7107">
      <w:pPr>
        <w:pStyle w:val="Bibliography"/>
        <w:rPr>
          <w:rFonts w:ascii="Calibri"/>
        </w:rPr>
      </w:pPr>
      <w:r w:rsidRPr="00AA7107">
        <w:rPr>
          <w:rFonts w:ascii="Calibri"/>
        </w:rPr>
        <w:t>40.</w:t>
      </w:r>
      <w:r w:rsidRPr="00AA7107">
        <w:rPr>
          <w:rFonts w:ascii="Calibri"/>
        </w:rPr>
        <w:tab/>
        <w:t xml:space="preserve">He, H. &amp; Garcia, E. A. Learning from Imbalanced Data. </w:t>
      </w:r>
      <w:r w:rsidRPr="00AA7107">
        <w:rPr>
          <w:rFonts w:ascii="Calibri"/>
          <w:i/>
          <w:iCs/>
        </w:rPr>
        <w:t>IEEE Trans. Knowl. Data Eng.</w:t>
      </w:r>
      <w:r w:rsidRPr="00AA7107">
        <w:rPr>
          <w:rFonts w:ascii="Calibri"/>
        </w:rPr>
        <w:t xml:space="preserve"> </w:t>
      </w:r>
      <w:r w:rsidRPr="00AA7107">
        <w:rPr>
          <w:rFonts w:ascii="Calibri"/>
          <w:b/>
          <w:bCs/>
        </w:rPr>
        <w:t>21,</w:t>
      </w:r>
      <w:r w:rsidRPr="00AA7107">
        <w:rPr>
          <w:rFonts w:ascii="Calibri"/>
        </w:rPr>
        <w:t xml:space="preserve"> 1263–1284 (2009).</w:t>
      </w:r>
    </w:p>
    <w:p w14:paraId="0448D949" w14:textId="77777777" w:rsidR="00AA7107" w:rsidRPr="00AA7107" w:rsidRDefault="00AA7107" w:rsidP="00AA7107">
      <w:pPr>
        <w:pStyle w:val="Bibliography"/>
        <w:rPr>
          <w:rFonts w:ascii="Calibri"/>
        </w:rPr>
      </w:pPr>
      <w:r w:rsidRPr="00AA7107">
        <w:rPr>
          <w:rFonts w:ascii="Calibri"/>
        </w:rPr>
        <w:t>41.</w:t>
      </w:r>
      <w:r w:rsidRPr="00AA7107">
        <w:rPr>
          <w:rFonts w:ascii="Calibri"/>
        </w:rPr>
        <w:tab/>
        <w:t xml:space="preserve">Huang, Y.-M. &amp; Du, S.-X. Weighted support vector machine for classification with uneven training class sizes. in </w:t>
      </w:r>
      <w:r w:rsidRPr="00AA7107">
        <w:rPr>
          <w:rFonts w:ascii="Calibri"/>
          <w:i/>
          <w:iCs/>
        </w:rPr>
        <w:t>2005 International Conference on Machine Learning and Cybernetics</w:t>
      </w:r>
      <w:r w:rsidRPr="00AA7107">
        <w:rPr>
          <w:rFonts w:ascii="Calibri"/>
        </w:rPr>
        <w:t xml:space="preserve"> </w:t>
      </w:r>
      <w:r w:rsidRPr="00AA7107">
        <w:rPr>
          <w:rFonts w:ascii="Calibri"/>
          <w:b/>
          <w:bCs/>
        </w:rPr>
        <w:t>7,</w:t>
      </w:r>
      <w:r w:rsidRPr="00AA7107">
        <w:rPr>
          <w:rFonts w:ascii="Calibri"/>
        </w:rPr>
        <w:t xml:space="preserve"> 4365–4369 Vol. 7 (2005).</w:t>
      </w:r>
    </w:p>
    <w:p w14:paraId="79C4704D" w14:textId="77777777" w:rsidR="00AA7107" w:rsidRPr="00AA7107" w:rsidRDefault="00AA7107" w:rsidP="00AA7107">
      <w:pPr>
        <w:pStyle w:val="Bibliography"/>
        <w:rPr>
          <w:rFonts w:ascii="Calibri"/>
        </w:rPr>
      </w:pPr>
      <w:r w:rsidRPr="00AA7107">
        <w:rPr>
          <w:rFonts w:ascii="Calibri"/>
        </w:rPr>
        <w:t>42.</w:t>
      </w:r>
      <w:r w:rsidRPr="00AA7107">
        <w:rPr>
          <w:rFonts w:ascii="Calibri"/>
        </w:rPr>
        <w:tab/>
        <w:t>Support Vector Machines. Available at: http://www.di.fc.ul.pt/~jpn/r/svm/svm.html. (Accessed: 24th April 2017)</w:t>
      </w:r>
    </w:p>
    <w:p w14:paraId="00152F51" w14:textId="77777777" w:rsidR="00AA7107" w:rsidRPr="00AA7107" w:rsidRDefault="00AA7107" w:rsidP="00AA7107">
      <w:pPr>
        <w:pStyle w:val="Bibliography"/>
        <w:rPr>
          <w:rFonts w:ascii="Calibri"/>
        </w:rPr>
      </w:pPr>
      <w:r w:rsidRPr="00AA7107">
        <w:rPr>
          <w:rFonts w:ascii="Calibri"/>
        </w:rPr>
        <w:t>43.</w:t>
      </w:r>
      <w:r w:rsidRPr="00AA7107">
        <w:rPr>
          <w:rFonts w:ascii="Calibri"/>
        </w:rPr>
        <w:tab/>
        <w:t xml:space="preserve">Yang, Y. An Evaluation of Statistical Approaches to Text Categorization. </w:t>
      </w:r>
      <w:r w:rsidRPr="00AA7107">
        <w:rPr>
          <w:rFonts w:ascii="Calibri"/>
          <w:i/>
          <w:iCs/>
        </w:rPr>
        <w:t>Inf. Retr.</w:t>
      </w:r>
      <w:r w:rsidRPr="00AA7107">
        <w:rPr>
          <w:rFonts w:ascii="Calibri"/>
        </w:rPr>
        <w:t xml:space="preserve"> </w:t>
      </w:r>
      <w:r w:rsidRPr="00AA7107">
        <w:rPr>
          <w:rFonts w:ascii="Calibri"/>
          <w:b/>
          <w:bCs/>
        </w:rPr>
        <w:t>1,</w:t>
      </w:r>
      <w:r w:rsidRPr="00AA7107">
        <w:rPr>
          <w:rFonts w:ascii="Calibri"/>
        </w:rPr>
        <w:t xml:space="preserve"> 69–90 (1999).</w:t>
      </w:r>
    </w:p>
    <w:p w14:paraId="47C4D4EC" w14:textId="77777777" w:rsidR="00AA7107" w:rsidRPr="00AA7107" w:rsidRDefault="00AA7107" w:rsidP="00AA7107">
      <w:pPr>
        <w:pStyle w:val="Bibliography"/>
        <w:rPr>
          <w:rFonts w:ascii="Calibri"/>
        </w:rPr>
      </w:pPr>
      <w:r w:rsidRPr="00AA7107">
        <w:rPr>
          <w:rFonts w:ascii="Calibri"/>
        </w:rPr>
        <w:t>44.</w:t>
      </w:r>
      <w:r w:rsidRPr="00AA7107">
        <w:rPr>
          <w:rFonts w:ascii="Calibri"/>
        </w:rPr>
        <w:tab/>
        <w:t xml:space="preserve">Anders, S. &amp; Huber, W. Differential expression analysis for sequence count data. </w:t>
      </w:r>
      <w:r w:rsidRPr="00AA7107">
        <w:rPr>
          <w:rFonts w:ascii="Calibri"/>
          <w:i/>
          <w:iCs/>
        </w:rPr>
        <w:t>Genome Biol.</w:t>
      </w:r>
      <w:r w:rsidRPr="00AA7107">
        <w:rPr>
          <w:rFonts w:ascii="Calibri"/>
        </w:rPr>
        <w:t xml:space="preserve"> </w:t>
      </w:r>
      <w:r w:rsidRPr="00AA7107">
        <w:rPr>
          <w:rFonts w:ascii="Calibri"/>
          <w:b/>
          <w:bCs/>
        </w:rPr>
        <w:t>11,</w:t>
      </w:r>
      <w:r w:rsidRPr="00AA7107">
        <w:rPr>
          <w:rFonts w:ascii="Calibri"/>
        </w:rPr>
        <w:t xml:space="preserve"> R106 (2010).</w:t>
      </w:r>
    </w:p>
    <w:p w14:paraId="652938CD" w14:textId="77777777" w:rsidR="00AA7107" w:rsidRPr="00AA7107" w:rsidRDefault="00AA7107" w:rsidP="00AA7107">
      <w:pPr>
        <w:pStyle w:val="Bibliography"/>
        <w:rPr>
          <w:rFonts w:ascii="Calibri"/>
        </w:rPr>
      </w:pPr>
      <w:r w:rsidRPr="00AA7107">
        <w:rPr>
          <w:rFonts w:ascii="Calibri"/>
        </w:rPr>
        <w:t>45.</w:t>
      </w:r>
      <w:r w:rsidRPr="00AA7107">
        <w:rPr>
          <w:rFonts w:ascii="Calibri"/>
        </w:rPr>
        <w:tab/>
        <w:t xml:space="preserve">Chang, C.-C. &amp; Lin, C.-J. LIBSVM: A Library for Support Vector Machines. </w:t>
      </w:r>
      <w:r w:rsidRPr="00AA7107">
        <w:rPr>
          <w:rFonts w:ascii="Calibri"/>
          <w:i/>
          <w:iCs/>
        </w:rPr>
        <w:t>ACM Trans Intell Syst Technol</w:t>
      </w:r>
      <w:r w:rsidRPr="00AA7107">
        <w:rPr>
          <w:rFonts w:ascii="Calibri"/>
        </w:rPr>
        <w:t xml:space="preserve"> </w:t>
      </w:r>
      <w:r w:rsidRPr="00AA7107">
        <w:rPr>
          <w:rFonts w:ascii="Calibri"/>
          <w:b/>
          <w:bCs/>
        </w:rPr>
        <w:t>2,</w:t>
      </w:r>
      <w:r w:rsidRPr="00AA7107">
        <w:rPr>
          <w:rFonts w:ascii="Calibri"/>
        </w:rPr>
        <w:t xml:space="preserve"> 27:1–27:27 (2011).</w:t>
      </w:r>
    </w:p>
    <w:p w14:paraId="7974FA7E" w14:textId="77777777" w:rsidR="00AA7107" w:rsidRPr="00AA7107" w:rsidRDefault="00AA7107" w:rsidP="00AA7107">
      <w:pPr>
        <w:pStyle w:val="Bibliography"/>
        <w:rPr>
          <w:rFonts w:ascii="Calibri"/>
        </w:rPr>
      </w:pPr>
      <w:r w:rsidRPr="00AA7107">
        <w:rPr>
          <w:rFonts w:ascii="Calibri"/>
        </w:rPr>
        <w:t>46.</w:t>
      </w:r>
      <w:r w:rsidRPr="00AA7107">
        <w:rPr>
          <w:rFonts w:ascii="Calibri"/>
        </w:rPr>
        <w:tab/>
        <w:t xml:space="preserve">Ghamrawi, N. &amp; McCallum, A. Collective Multi-label Classification. in </w:t>
      </w:r>
      <w:r w:rsidRPr="00AA7107">
        <w:rPr>
          <w:rFonts w:ascii="Calibri"/>
          <w:i/>
          <w:iCs/>
        </w:rPr>
        <w:t>Proceedings of the 14th ACM International Conference on Information and Knowledge Management</w:t>
      </w:r>
      <w:r w:rsidRPr="00AA7107">
        <w:rPr>
          <w:rFonts w:ascii="Calibri"/>
        </w:rPr>
        <w:t xml:space="preserve"> 195–200 (ACM, 2005). doi:10.1145/1099554.1099591</w:t>
      </w:r>
    </w:p>
    <w:p w14:paraId="17BAB4CE" w14:textId="77777777" w:rsidR="00AA7107" w:rsidRPr="00AA7107" w:rsidRDefault="00AA7107" w:rsidP="00AA7107">
      <w:pPr>
        <w:pStyle w:val="Bibliography"/>
        <w:rPr>
          <w:rFonts w:ascii="Calibri"/>
        </w:rPr>
      </w:pPr>
      <w:r w:rsidRPr="00AA7107">
        <w:rPr>
          <w:rFonts w:ascii="Calibri"/>
        </w:rPr>
        <w:t>47.</w:t>
      </w:r>
      <w:r w:rsidRPr="00AA7107">
        <w:rPr>
          <w:rFonts w:ascii="Calibri"/>
        </w:rPr>
        <w:tab/>
        <w:t xml:space="preserve">Barrett, T. </w:t>
      </w:r>
      <w:r w:rsidRPr="00AA7107">
        <w:rPr>
          <w:rFonts w:ascii="Calibri"/>
          <w:i/>
          <w:iCs/>
        </w:rPr>
        <w:t>et al.</w:t>
      </w:r>
      <w:r w:rsidRPr="00AA7107">
        <w:rPr>
          <w:rFonts w:ascii="Calibri"/>
        </w:rPr>
        <w:t xml:space="preserve"> NCBI GEO: archive for functional genomics data sets--update. </w:t>
      </w:r>
      <w:r w:rsidRPr="00AA7107">
        <w:rPr>
          <w:rFonts w:ascii="Calibri"/>
          <w:i/>
          <w:iCs/>
        </w:rPr>
        <w:t>Nucleic Acids Res.</w:t>
      </w:r>
      <w:r w:rsidRPr="00AA7107">
        <w:rPr>
          <w:rFonts w:ascii="Calibri"/>
        </w:rPr>
        <w:t xml:space="preserve"> </w:t>
      </w:r>
      <w:r w:rsidRPr="00AA7107">
        <w:rPr>
          <w:rFonts w:ascii="Calibri"/>
          <w:b/>
          <w:bCs/>
        </w:rPr>
        <w:t>41,</w:t>
      </w:r>
      <w:r w:rsidRPr="00AA7107">
        <w:rPr>
          <w:rFonts w:ascii="Calibri"/>
        </w:rPr>
        <w:t xml:space="preserve"> D991-995 (2013).</w:t>
      </w:r>
    </w:p>
    <w:p w14:paraId="70B6EE37" w14:textId="77777777" w:rsidR="00AA7107" w:rsidRPr="00AA7107" w:rsidRDefault="00AA7107" w:rsidP="00AA7107">
      <w:pPr>
        <w:pStyle w:val="Bibliography"/>
        <w:rPr>
          <w:rFonts w:ascii="Calibri"/>
        </w:rPr>
      </w:pPr>
      <w:r w:rsidRPr="00AA7107">
        <w:rPr>
          <w:rFonts w:ascii="Calibri"/>
        </w:rPr>
        <w:lastRenderedPageBreak/>
        <w:t>48.</w:t>
      </w:r>
      <w:r w:rsidRPr="00AA7107">
        <w:rPr>
          <w:rFonts w:ascii="Calibri"/>
        </w:rPr>
        <w:tab/>
        <w:t xml:space="preserve">Vizcaíno, J. A. </w:t>
      </w:r>
      <w:r w:rsidRPr="00AA7107">
        <w:rPr>
          <w:rFonts w:ascii="Calibri"/>
          <w:i/>
          <w:iCs/>
        </w:rPr>
        <w:t>et al.</w:t>
      </w:r>
      <w:r w:rsidRPr="00AA7107">
        <w:rPr>
          <w:rFonts w:ascii="Calibri"/>
        </w:rPr>
        <w:t xml:space="preserve"> ProteomeXchange provides globally coordinated proteomics data submission and dissemination. </w:t>
      </w:r>
      <w:r w:rsidRPr="00AA7107">
        <w:rPr>
          <w:rFonts w:ascii="Calibri"/>
          <w:i/>
          <w:iCs/>
        </w:rPr>
        <w:t>Nat. Biotechnol.</w:t>
      </w:r>
      <w:r w:rsidRPr="00AA7107">
        <w:rPr>
          <w:rFonts w:ascii="Calibri"/>
        </w:rPr>
        <w:t xml:space="preserve"> </w:t>
      </w:r>
      <w:r w:rsidRPr="00AA7107">
        <w:rPr>
          <w:rFonts w:ascii="Calibri"/>
          <w:b/>
          <w:bCs/>
        </w:rPr>
        <w:t>32,</w:t>
      </w:r>
      <w:r w:rsidRPr="00AA7107">
        <w:rPr>
          <w:rFonts w:ascii="Calibri"/>
        </w:rPr>
        <w:t xml:space="preserve"> 223–226 (2014).</w:t>
      </w:r>
    </w:p>
    <w:p w14:paraId="14992F45" w14:textId="503A66C1"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0"/>
      <w:footerReference w:type="default" r:id="rId11"/>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19703D" w14:textId="77777777" w:rsidR="00577AA9" w:rsidRDefault="00577AA9" w:rsidP="00522EEC">
      <w:r>
        <w:separator/>
      </w:r>
    </w:p>
  </w:endnote>
  <w:endnote w:type="continuationSeparator" w:id="0">
    <w:p w14:paraId="40958822" w14:textId="77777777" w:rsidR="00577AA9" w:rsidRDefault="00577AA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605D">
      <w:rPr>
        <w:rStyle w:val="PageNumber"/>
        <w:noProof/>
      </w:rPr>
      <w:t>6</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AAB703" w14:textId="77777777" w:rsidR="00577AA9" w:rsidRDefault="00577AA9" w:rsidP="00522EEC">
      <w:r>
        <w:separator/>
      </w:r>
    </w:p>
  </w:footnote>
  <w:footnote w:type="continuationSeparator" w:id="0">
    <w:p w14:paraId="3B46269E" w14:textId="77777777" w:rsidR="00577AA9" w:rsidRDefault="00577AA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329B3"/>
    <w:rsid w:val="000331F9"/>
    <w:rsid w:val="00033329"/>
    <w:rsid w:val="00033B12"/>
    <w:rsid w:val="00035687"/>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48CC"/>
    <w:rsid w:val="00105086"/>
    <w:rsid w:val="001072E5"/>
    <w:rsid w:val="0010787A"/>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5FD7"/>
    <w:rsid w:val="00166861"/>
    <w:rsid w:val="00172C09"/>
    <w:rsid w:val="001731D5"/>
    <w:rsid w:val="001748B7"/>
    <w:rsid w:val="00175000"/>
    <w:rsid w:val="00175061"/>
    <w:rsid w:val="00175D58"/>
    <w:rsid w:val="001762FB"/>
    <w:rsid w:val="00176A0E"/>
    <w:rsid w:val="00176D80"/>
    <w:rsid w:val="0018063D"/>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06A22"/>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B67"/>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29B3"/>
    <w:rsid w:val="003D3736"/>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7C4"/>
    <w:rsid w:val="00410AE3"/>
    <w:rsid w:val="00413D87"/>
    <w:rsid w:val="00414A29"/>
    <w:rsid w:val="0041515C"/>
    <w:rsid w:val="00417E6E"/>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81646"/>
    <w:rsid w:val="00485316"/>
    <w:rsid w:val="0048593D"/>
    <w:rsid w:val="00486F74"/>
    <w:rsid w:val="004912C2"/>
    <w:rsid w:val="0049181C"/>
    <w:rsid w:val="00493D2F"/>
    <w:rsid w:val="004967D2"/>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1EE1"/>
    <w:rsid w:val="00522EEC"/>
    <w:rsid w:val="00523BA6"/>
    <w:rsid w:val="00524DCA"/>
    <w:rsid w:val="00526A40"/>
    <w:rsid w:val="00526C9C"/>
    <w:rsid w:val="0053050A"/>
    <w:rsid w:val="00531403"/>
    <w:rsid w:val="00533A03"/>
    <w:rsid w:val="005346B9"/>
    <w:rsid w:val="00536D01"/>
    <w:rsid w:val="0054052D"/>
    <w:rsid w:val="00540D62"/>
    <w:rsid w:val="00542C1B"/>
    <w:rsid w:val="00544015"/>
    <w:rsid w:val="0054441A"/>
    <w:rsid w:val="00544694"/>
    <w:rsid w:val="00550940"/>
    <w:rsid w:val="00552369"/>
    <w:rsid w:val="005531B3"/>
    <w:rsid w:val="00554522"/>
    <w:rsid w:val="00554AA2"/>
    <w:rsid w:val="005569EE"/>
    <w:rsid w:val="00557AEA"/>
    <w:rsid w:val="00560654"/>
    <w:rsid w:val="005612E2"/>
    <w:rsid w:val="00561D83"/>
    <w:rsid w:val="00563529"/>
    <w:rsid w:val="00563777"/>
    <w:rsid w:val="0056488E"/>
    <w:rsid w:val="00566E2F"/>
    <w:rsid w:val="0056715C"/>
    <w:rsid w:val="0057090C"/>
    <w:rsid w:val="00571E88"/>
    <w:rsid w:val="00572BF0"/>
    <w:rsid w:val="0057500F"/>
    <w:rsid w:val="005769CC"/>
    <w:rsid w:val="00577AA9"/>
    <w:rsid w:val="00577D57"/>
    <w:rsid w:val="00580719"/>
    <w:rsid w:val="0058264D"/>
    <w:rsid w:val="0058534C"/>
    <w:rsid w:val="0058663C"/>
    <w:rsid w:val="00586C8F"/>
    <w:rsid w:val="005870E9"/>
    <w:rsid w:val="005910E6"/>
    <w:rsid w:val="00591998"/>
    <w:rsid w:val="005923FC"/>
    <w:rsid w:val="00592D30"/>
    <w:rsid w:val="005931D5"/>
    <w:rsid w:val="00593E95"/>
    <w:rsid w:val="005941A7"/>
    <w:rsid w:val="0059625A"/>
    <w:rsid w:val="00596B11"/>
    <w:rsid w:val="00596DC3"/>
    <w:rsid w:val="005974B0"/>
    <w:rsid w:val="005A1491"/>
    <w:rsid w:val="005A2BDD"/>
    <w:rsid w:val="005A2E74"/>
    <w:rsid w:val="005A46FB"/>
    <w:rsid w:val="005A6A99"/>
    <w:rsid w:val="005A6FBF"/>
    <w:rsid w:val="005A744D"/>
    <w:rsid w:val="005B092A"/>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3136"/>
    <w:rsid w:val="006131A8"/>
    <w:rsid w:val="00613A47"/>
    <w:rsid w:val="00613D37"/>
    <w:rsid w:val="00614298"/>
    <w:rsid w:val="0061605D"/>
    <w:rsid w:val="006178FC"/>
    <w:rsid w:val="0062071E"/>
    <w:rsid w:val="00620DC7"/>
    <w:rsid w:val="0062222B"/>
    <w:rsid w:val="006227A1"/>
    <w:rsid w:val="006232A4"/>
    <w:rsid w:val="00625119"/>
    <w:rsid w:val="006267EB"/>
    <w:rsid w:val="00627009"/>
    <w:rsid w:val="00627141"/>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AEB"/>
    <w:rsid w:val="00752B24"/>
    <w:rsid w:val="00752E78"/>
    <w:rsid w:val="00753EF7"/>
    <w:rsid w:val="00754019"/>
    <w:rsid w:val="007549FD"/>
    <w:rsid w:val="0075579B"/>
    <w:rsid w:val="007568A4"/>
    <w:rsid w:val="007570B2"/>
    <w:rsid w:val="0076036C"/>
    <w:rsid w:val="0076152F"/>
    <w:rsid w:val="00763301"/>
    <w:rsid w:val="00764E19"/>
    <w:rsid w:val="0076526D"/>
    <w:rsid w:val="0076555F"/>
    <w:rsid w:val="007675B4"/>
    <w:rsid w:val="00767B01"/>
    <w:rsid w:val="00767E78"/>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A7EFF"/>
    <w:rsid w:val="007B0321"/>
    <w:rsid w:val="007B145B"/>
    <w:rsid w:val="007B2679"/>
    <w:rsid w:val="007B2831"/>
    <w:rsid w:val="007B2E45"/>
    <w:rsid w:val="007B602D"/>
    <w:rsid w:val="007B6038"/>
    <w:rsid w:val="007C37D2"/>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485A"/>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5CC"/>
    <w:rsid w:val="008761D9"/>
    <w:rsid w:val="0087643A"/>
    <w:rsid w:val="00877B46"/>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68E3"/>
    <w:rsid w:val="00897E30"/>
    <w:rsid w:val="008A007C"/>
    <w:rsid w:val="008A142F"/>
    <w:rsid w:val="008A24EF"/>
    <w:rsid w:val="008A2D18"/>
    <w:rsid w:val="008A3D35"/>
    <w:rsid w:val="008A41B4"/>
    <w:rsid w:val="008A551D"/>
    <w:rsid w:val="008A5A01"/>
    <w:rsid w:val="008A6286"/>
    <w:rsid w:val="008B0904"/>
    <w:rsid w:val="008B0BE3"/>
    <w:rsid w:val="008B1B39"/>
    <w:rsid w:val="008B64B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5F6"/>
    <w:rsid w:val="008F5AAF"/>
    <w:rsid w:val="008F70A9"/>
    <w:rsid w:val="00900854"/>
    <w:rsid w:val="00900ACB"/>
    <w:rsid w:val="009045F0"/>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F22"/>
    <w:rsid w:val="009657AB"/>
    <w:rsid w:val="00966D05"/>
    <w:rsid w:val="009675D5"/>
    <w:rsid w:val="009704B5"/>
    <w:rsid w:val="00973014"/>
    <w:rsid w:val="00973449"/>
    <w:rsid w:val="00976B5E"/>
    <w:rsid w:val="00977129"/>
    <w:rsid w:val="009803EA"/>
    <w:rsid w:val="009844B6"/>
    <w:rsid w:val="00985D59"/>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B0A33"/>
    <w:rsid w:val="009B0CCF"/>
    <w:rsid w:val="009B2473"/>
    <w:rsid w:val="009B316F"/>
    <w:rsid w:val="009B4430"/>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D87"/>
    <w:rsid w:val="00A222AC"/>
    <w:rsid w:val="00A222E9"/>
    <w:rsid w:val="00A230F8"/>
    <w:rsid w:val="00A23289"/>
    <w:rsid w:val="00A23686"/>
    <w:rsid w:val="00A25F48"/>
    <w:rsid w:val="00A34437"/>
    <w:rsid w:val="00A34874"/>
    <w:rsid w:val="00A3691E"/>
    <w:rsid w:val="00A40519"/>
    <w:rsid w:val="00A4264B"/>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107"/>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E0060"/>
    <w:rsid w:val="00AE012F"/>
    <w:rsid w:val="00AE1031"/>
    <w:rsid w:val="00AE3110"/>
    <w:rsid w:val="00AE3578"/>
    <w:rsid w:val="00AE4741"/>
    <w:rsid w:val="00AE5400"/>
    <w:rsid w:val="00AE5732"/>
    <w:rsid w:val="00AF0205"/>
    <w:rsid w:val="00AF14DB"/>
    <w:rsid w:val="00AF25D3"/>
    <w:rsid w:val="00AF37C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102F5"/>
    <w:rsid w:val="00B11E7E"/>
    <w:rsid w:val="00B1235E"/>
    <w:rsid w:val="00B1332D"/>
    <w:rsid w:val="00B13BD4"/>
    <w:rsid w:val="00B13E30"/>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532"/>
    <w:rsid w:val="00B36A4B"/>
    <w:rsid w:val="00B36B64"/>
    <w:rsid w:val="00B36CCE"/>
    <w:rsid w:val="00B37835"/>
    <w:rsid w:val="00B4269F"/>
    <w:rsid w:val="00B44DC8"/>
    <w:rsid w:val="00B45BFA"/>
    <w:rsid w:val="00B45F0F"/>
    <w:rsid w:val="00B524F7"/>
    <w:rsid w:val="00B5267D"/>
    <w:rsid w:val="00B53684"/>
    <w:rsid w:val="00B542A6"/>
    <w:rsid w:val="00B553F8"/>
    <w:rsid w:val="00B62071"/>
    <w:rsid w:val="00B637E0"/>
    <w:rsid w:val="00B63DDF"/>
    <w:rsid w:val="00B664DB"/>
    <w:rsid w:val="00B67655"/>
    <w:rsid w:val="00B72654"/>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D0917"/>
    <w:rsid w:val="00BD1F64"/>
    <w:rsid w:val="00BD227E"/>
    <w:rsid w:val="00BD3AFB"/>
    <w:rsid w:val="00BD5A0F"/>
    <w:rsid w:val="00BD7E7C"/>
    <w:rsid w:val="00BE15CA"/>
    <w:rsid w:val="00BE48B5"/>
    <w:rsid w:val="00BE537C"/>
    <w:rsid w:val="00BE66C6"/>
    <w:rsid w:val="00BF044C"/>
    <w:rsid w:val="00BF1D55"/>
    <w:rsid w:val="00BF4E6A"/>
    <w:rsid w:val="00BF53F6"/>
    <w:rsid w:val="00C019FF"/>
    <w:rsid w:val="00C020D6"/>
    <w:rsid w:val="00C02835"/>
    <w:rsid w:val="00C035A6"/>
    <w:rsid w:val="00C04703"/>
    <w:rsid w:val="00C04705"/>
    <w:rsid w:val="00C04DBA"/>
    <w:rsid w:val="00C0585E"/>
    <w:rsid w:val="00C0699B"/>
    <w:rsid w:val="00C100E6"/>
    <w:rsid w:val="00C1017A"/>
    <w:rsid w:val="00C10FD5"/>
    <w:rsid w:val="00C12919"/>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7EBB"/>
    <w:rsid w:val="00C4041F"/>
    <w:rsid w:val="00C40F74"/>
    <w:rsid w:val="00C41452"/>
    <w:rsid w:val="00C45A7E"/>
    <w:rsid w:val="00C466F2"/>
    <w:rsid w:val="00C53E57"/>
    <w:rsid w:val="00C55528"/>
    <w:rsid w:val="00C55680"/>
    <w:rsid w:val="00C61A39"/>
    <w:rsid w:val="00C62836"/>
    <w:rsid w:val="00C6318C"/>
    <w:rsid w:val="00C63B06"/>
    <w:rsid w:val="00C64BDE"/>
    <w:rsid w:val="00C67A1C"/>
    <w:rsid w:val="00C711F7"/>
    <w:rsid w:val="00C72465"/>
    <w:rsid w:val="00C764A4"/>
    <w:rsid w:val="00C77470"/>
    <w:rsid w:val="00C77877"/>
    <w:rsid w:val="00C80BDE"/>
    <w:rsid w:val="00C826DA"/>
    <w:rsid w:val="00C84D7F"/>
    <w:rsid w:val="00C85140"/>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0D9F"/>
    <w:rsid w:val="00CF2574"/>
    <w:rsid w:val="00CF38AB"/>
    <w:rsid w:val="00CF5F93"/>
    <w:rsid w:val="00D0045F"/>
    <w:rsid w:val="00D0133B"/>
    <w:rsid w:val="00D034B9"/>
    <w:rsid w:val="00D03B5A"/>
    <w:rsid w:val="00D04174"/>
    <w:rsid w:val="00D04EB2"/>
    <w:rsid w:val="00D05A2D"/>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EA0"/>
    <w:rsid w:val="00DD2DF5"/>
    <w:rsid w:val="00DD3672"/>
    <w:rsid w:val="00DD4E2A"/>
    <w:rsid w:val="00DD62E5"/>
    <w:rsid w:val="00DE280D"/>
    <w:rsid w:val="00DE3A91"/>
    <w:rsid w:val="00DE4F1E"/>
    <w:rsid w:val="00DE611F"/>
    <w:rsid w:val="00DE68F4"/>
    <w:rsid w:val="00DF2F68"/>
    <w:rsid w:val="00DF3B72"/>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299"/>
    <w:rsid w:val="00EB18C7"/>
    <w:rsid w:val="00EB18D9"/>
    <w:rsid w:val="00EB3F3D"/>
    <w:rsid w:val="00EB454C"/>
    <w:rsid w:val="00EB60A2"/>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3D50"/>
    <w:rsid w:val="00EE517F"/>
    <w:rsid w:val="00EE5C0C"/>
    <w:rsid w:val="00EE6EDD"/>
    <w:rsid w:val="00EE7A7C"/>
    <w:rsid w:val="00EF0E9E"/>
    <w:rsid w:val="00EF1607"/>
    <w:rsid w:val="00EF1638"/>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2F8E"/>
    <w:rsid w:val="00F549FD"/>
    <w:rsid w:val="00F54CE7"/>
    <w:rsid w:val="00F61E56"/>
    <w:rsid w:val="00F64495"/>
    <w:rsid w:val="00F70712"/>
    <w:rsid w:val="00F76885"/>
    <w:rsid w:val="00F77661"/>
    <w:rsid w:val="00F805B4"/>
    <w:rsid w:val="00F82AC8"/>
    <w:rsid w:val="00F82DEC"/>
    <w:rsid w:val="00F85372"/>
    <w:rsid w:val="00F8621A"/>
    <w:rsid w:val="00F87190"/>
    <w:rsid w:val="00F9056B"/>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s://github.com/umutcaglar/ecoli_multiple_growth_condition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DB5366-C48A-BE4B-9DAF-B8F6D4A13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5</TotalTime>
  <Pages>13</Pages>
  <Words>22814</Words>
  <Characters>130043</Characters>
  <Application>Microsoft Macintosh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52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36</cp:revision>
  <cp:lastPrinted>2017-04-04T18:08:00Z</cp:lastPrinted>
  <dcterms:created xsi:type="dcterms:W3CDTF">2016-10-25T16:49:00Z</dcterms:created>
  <dcterms:modified xsi:type="dcterms:W3CDTF">2017-05-0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UxeAst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